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commentRangeStart w:id="0"/>
      <w:r w:rsidRPr="00792C3C">
        <w:t>Abstract</w:t>
      </w:r>
      <w:commentRangeEnd w:id="0"/>
      <w:r w:rsidR="001A340C">
        <w:rPr>
          <w:rStyle w:val="CommentReference"/>
          <w:rFonts w:asciiTheme="minorHAnsi" w:eastAsiaTheme="minorEastAsia" w:hAnsiTheme="minorHAnsi" w:cstheme="minorBidi"/>
          <w:b w:val="0"/>
          <w:bCs w:val="0"/>
          <w:kern w:val="0"/>
        </w:rPr>
        <w:commentReference w:id="0"/>
      </w:r>
    </w:p>
    <w:p w14:paraId="4D835B6E" w14:textId="3C572835"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w:t>
      </w:r>
      <w:ins w:id="1" w:author="Jakob Johann Assmann" w:date="2022-01-13T13:50:00Z">
        <w:r w:rsidR="00030ECE">
          <w:rPr>
            <w:rFonts w:ascii="Times New Roman" w:hAnsi="Times New Roman" w:cs="Times New Roman"/>
            <w:sz w:val="24"/>
            <w:szCs w:val="24"/>
          </w:rPr>
          <w:t>-</w:t>
        </w:r>
      </w:ins>
      <w:del w:id="2" w:author="Jakob Johann Assmann" w:date="2022-01-13T13:50:00Z">
        <w:r w:rsidR="006D7A74" w:rsidRPr="00792C3C" w:rsidDel="00030ECE">
          <w:rPr>
            <w:rFonts w:ascii="Times New Roman" w:hAnsi="Times New Roman" w:cs="Times New Roman"/>
            <w:sz w:val="24"/>
            <w:szCs w:val="24"/>
          </w:rPr>
          <w:delText xml:space="preserve"> </w:delText>
        </w:r>
      </w:del>
      <w:r w:rsidR="006D7A74" w:rsidRPr="00792C3C">
        <w:rPr>
          <w:rFonts w:ascii="Times New Roman" w:hAnsi="Times New Roman" w:cs="Times New Roman"/>
          <w:sz w:val="24"/>
          <w:szCs w:val="24"/>
        </w:rPr>
        <w:t>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w:t>
      </w:r>
      <w:r w:rsidR="009B4E3B">
        <w:rPr>
          <w:rFonts w:ascii="Times New Roman" w:hAnsi="Times New Roman" w:cs="Times New Roman"/>
          <w:sz w:val="24"/>
          <w:szCs w:val="24"/>
        </w:rPr>
        <w:t>r</w:t>
      </w:r>
      <w:r w:rsidR="00891554" w:rsidRPr="00792C3C">
        <w:rPr>
          <w:rFonts w:ascii="Times New Roman" w:hAnsi="Times New Roman" w:cs="Times New Roman"/>
          <w:sz w:val="24"/>
          <w:szCs w:val="24"/>
        </w:rPr>
        <w:t>stone of</w:t>
      </w:r>
      <w:r w:rsidR="00891554">
        <w:rPr>
          <w:rFonts w:ascii="Times New Roman" w:hAnsi="Times New Roman" w:cs="Times New Roman"/>
          <w:sz w:val="24"/>
          <w:szCs w:val="24"/>
        </w:rPr>
        <w:t xml:space="preserve"> remotely-sensed ecological assessments</w:t>
      </w:r>
      <w:commentRangeStart w:id="3"/>
      <w:r w:rsidR="00891554">
        <w:rPr>
          <w:rFonts w:ascii="Times New Roman" w:hAnsi="Times New Roman" w:cs="Times New Roman"/>
          <w:sz w:val="24"/>
          <w:szCs w:val="24"/>
        </w:rPr>
        <w:t xml:space="preserve">. Landsat </w:t>
      </w:r>
      <w:del w:id="4" w:author="Jakob Johann Assmann" w:date="2022-01-13T13:51:00Z">
        <w:r w:rsidR="00BF5EB9" w:rsidRPr="00792C3C" w:rsidDel="00030ECE">
          <w:rPr>
            <w:rFonts w:ascii="Times New Roman" w:hAnsi="Times New Roman" w:cs="Times New Roman"/>
            <w:sz w:val="24"/>
            <w:szCs w:val="24"/>
          </w:rPr>
          <w:delText xml:space="preserve">surface </w:delText>
        </w:r>
      </w:del>
      <w:r w:rsidR="00BF5EB9" w:rsidRPr="00792C3C">
        <w:rPr>
          <w:rFonts w:ascii="Times New Roman" w:hAnsi="Times New Roman" w:cs="Times New Roman"/>
          <w:sz w:val="24"/>
          <w:szCs w:val="24"/>
        </w:rPr>
        <w:t xml:space="preserve">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commentRangeEnd w:id="3"/>
      <w:r w:rsidR="00E95193">
        <w:rPr>
          <w:rStyle w:val="CommentReference"/>
        </w:rPr>
        <w:commentReference w:id="3"/>
      </w:r>
      <w:r w:rsidR="009B4E3B">
        <w:rPr>
          <w:rFonts w:ascii="Times New Roman" w:hAnsi="Times New Roman" w:cs="Times New Roman"/>
          <w:sz w:val="24"/>
          <w:szCs w:val="24"/>
        </w:rPr>
        <w:t xml:space="preserve">seasonal </w:t>
      </w:r>
      <w:r w:rsidR="00870CD6" w:rsidRPr="00792C3C">
        <w:rPr>
          <w:rFonts w:ascii="Times New Roman" w:hAnsi="Times New Roman" w:cs="Times New Roman"/>
          <w:sz w:val="24"/>
          <w:szCs w:val="24"/>
        </w:rPr>
        <w:t xml:space="preserve">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ins w:id="5" w:author="Jakob Johann Assmann" w:date="2022-01-13T13:43:00Z">
        <w:r w:rsidR="003C73CA">
          <w:rPr>
            <w:rFonts w:ascii="Times New Roman" w:hAnsi="Times New Roman" w:cs="Times New Roman"/>
            <w:sz w:val="24"/>
            <w:szCs w:val="24"/>
          </w:rPr>
          <w:t>,</w:t>
        </w:r>
      </w:ins>
      <w:r w:rsidR="00D926B6">
        <w:rPr>
          <w:rFonts w:ascii="Times New Roman" w:hAnsi="Times New Roman" w:cs="Times New Roman"/>
          <w:sz w:val="24"/>
          <w:szCs w:val="24"/>
        </w:rPr>
        <w:t xml:space="preserve"> as well as challenges </w:t>
      </w:r>
      <w:commentRangeStart w:id="6"/>
      <w:r w:rsidR="00D926B6">
        <w:rPr>
          <w:rFonts w:ascii="Times New Roman" w:hAnsi="Times New Roman" w:cs="Times New Roman"/>
          <w:sz w:val="24"/>
          <w:szCs w:val="24"/>
        </w:rPr>
        <w:t xml:space="preserve">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w:t>
      </w:r>
      <w:commentRangeEnd w:id="6"/>
      <w:r w:rsidR="003C73CA">
        <w:rPr>
          <w:rStyle w:val="CommentReference"/>
        </w:rPr>
        <w:commentReference w:id="6"/>
      </w:r>
      <w:r w:rsidR="00D926B6">
        <w:rPr>
          <w:rFonts w:ascii="Times New Roman" w:hAnsi="Times New Roman" w:cs="Times New Roman"/>
          <w:sz w:val="24"/>
          <w:szCs w:val="24"/>
        </w:rPr>
        <w:t>and 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ins w:id="7" w:author="Jakob Johann Assmann" w:date="2022-01-13T13:44:00Z">
        <w:r w:rsidR="003C73CA">
          <w:rPr>
            <w:rFonts w:ascii="Times New Roman" w:hAnsi="Times New Roman" w:cs="Times New Roman"/>
            <w:sz w:val="24"/>
            <w:szCs w:val="24"/>
          </w:rPr>
          <w:t xml:space="preserve">the extraction of the </w:t>
        </w:r>
      </w:ins>
      <w:r w:rsidR="0065746C">
        <w:rPr>
          <w:rFonts w:ascii="Times New Roman" w:hAnsi="Times New Roman" w:cs="Times New Roman"/>
          <w:sz w:val="24"/>
          <w:szCs w:val="24"/>
        </w:rPr>
        <w:t xml:space="preserve">full </w:t>
      </w:r>
      <w:ins w:id="8" w:author="Jakob Johann Assmann" w:date="2022-01-13T13:44:00Z">
        <w:r w:rsidR="003C73CA">
          <w:rPr>
            <w:rFonts w:ascii="Times New Roman" w:hAnsi="Times New Roman" w:cs="Times New Roman"/>
            <w:sz w:val="24"/>
            <w:szCs w:val="24"/>
          </w:rPr>
          <w:t xml:space="preserve">Landsat </w:t>
        </w:r>
      </w:ins>
      <w:del w:id="9" w:author="Jakob Johann Assmann" w:date="2022-01-13T13:45:00Z">
        <w:r w:rsidR="0028596A" w:rsidRPr="00792C3C" w:rsidDel="003C73CA">
          <w:rPr>
            <w:rFonts w:ascii="Times New Roman" w:hAnsi="Times New Roman" w:cs="Times New Roman"/>
            <w:sz w:val="24"/>
            <w:szCs w:val="24"/>
          </w:rPr>
          <w:delText xml:space="preserve">data </w:delText>
        </w:r>
      </w:del>
      <w:r w:rsidR="0065746C">
        <w:rPr>
          <w:rFonts w:ascii="Times New Roman" w:hAnsi="Times New Roman" w:cs="Times New Roman"/>
          <w:sz w:val="24"/>
          <w:szCs w:val="24"/>
        </w:rPr>
        <w:t xml:space="preserve">record </w:t>
      </w:r>
      <w:del w:id="10" w:author="Jakob Johann Assmann" w:date="2022-01-13T13:44:00Z">
        <w:r w:rsidR="0028596A" w:rsidRPr="00792C3C" w:rsidDel="003C73CA">
          <w:rPr>
            <w:rFonts w:ascii="Times New Roman" w:hAnsi="Times New Roman" w:cs="Times New Roman"/>
            <w:sz w:val="24"/>
            <w:szCs w:val="24"/>
          </w:rPr>
          <w:delText xml:space="preserve">extraction </w:delText>
        </w:r>
      </w:del>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w:t>
      </w:r>
      <w:commentRangeStart w:id="11"/>
      <w:r w:rsidR="00E64A9E" w:rsidRPr="00792C3C">
        <w:rPr>
          <w:rFonts w:ascii="Times New Roman" w:hAnsi="Times New Roman" w:cs="Times New Roman"/>
          <w:sz w:val="24"/>
          <w:szCs w:val="24"/>
        </w:rPr>
        <w:t>other aspects of data analysis</w:t>
      </w:r>
      <w:commentRangeEnd w:id="11"/>
      <w:r w:rsidR="00030ECE">
        <w:rPr>
          <w:rStyle w:val="CommentReference"/>
        </w:rPr>
        <w:commentReference w:id="11"/>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w:t>
      </w:r>
      <w:ins w:id="12" w:author="Jakob Johann Assmann" w:date="2022-01-13T13:49:00Z">
        <w:r w:rsidR="00030ECE">
          <w:rPr>
            <w:rFonts w:ascii="Times New Roman" w:hAnsi="Times New Roman" w:cs="Times New Roman"/>
            <w:sz w:val="24"/>
            <w:szCs w:val="24"/>
          </w:rPr>
          <w:t xml:space="preserve"> on Disko Island</w:t>
        </w:r>
      </w:ins>
      <w:r w:rsidR="008A516D">
        <w:rPr>
          <w:rFonts w:ascii="Times New Roman" w:hAnsi="Times New Roman" w:cs="Times New Roman"/>
          <w:sz w:val="24"/>
          <w:szCs w:val="24"/>
        </w:rPr>
        <w:t xml:space="preserve"> in the </w:t>
      </w:r>
      <w:ins w:id="13" w:author="Jakob Johann Assmann" w:date="2022-01-13T13:49:00Z">
        <w:r w:rsidR="00030ECE">
          <w:rPr>
            <w:rFonts w:ascii="Times New Roman" w:hAnsi="Times New Roman" w:cs="Times New Roman"/>
            <w:sz w:val="24"/>
            <w:szCs w:val="24"/>
          </w:rPr>
          <w:t xml:space="preserve">Greenlandic </w:t>
        </w:r>
      </w:ins>
      <w:r w:rsidR="008A516D">
        <w:rPr>
          <w:rFonts w:ascii="Times New Roman" w:hAnsi="Times New Roman" w:cs="Times New Roman"/>
          <w:sz w:val="24"/>
          <w:szCs w:val="24"/>
        </w:rPr>
        <w:t xml:space="preserve">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14"/>
      <w:r w:rsidRPr="00792C3C">
        <w:t>Background</w:t>
      </w:r>
      <w:commentRangeEnd w:id="14"/>
      <w:r w:rsidR="00F73BBE" w:rsidRPr="00792C3C">
        <w:rPr>
          <w:rStyle w:val="CommentReference"/>
          <w:sz w:val="24"/>
          <w:szCs w:val="24"/>
        </w:rPr>
        <w:commentReference w:id="14"/>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2983239D"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as 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designed for land surface 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s carry multi</w:t>
      </w:r>
      <w:commentRangeStart w:id="15"/>
      <w:r w:rsidR="00AC37E0">
        <w:rPr>
          <w:rFonts w:ascii="Times New Roman" w:hAnsi="Times New Roman" w:cs="Times New Roman"/>
          <w:sz w:val="24"/>
          <w:szCs w:val="24"/>
        </w:rPr>
        <w:t>-</w:t>
      </w:r>
      <w:commentRangeEnd w:id="15"/>
      <w:r w:rsidR="001A340C">
        <w:rPr>
          <w:rStyle w:val="CommentReference"/>
        </w:rPr>
        <w:commentReference w:id="15"/>
      </w:r>
      <w:r w:rsidR="00AC37E0">
        <w:rPr>
          <w:rFonts w:ascii="Times New Roman" w:hAnsi="Times New Roman" w:cs="Times New Roman"/>
          <w:sz w:val="24"/>
          <w:szCs w:val="24"/>
        </w:rPr>
        <w:t xml:space="preserve">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evaluating long-term changes in vegetation greenness that provide insight into </w:t>
      </w:r>
      <w:r w:rsidR="007B3776">
        <w:rPr>
          <w:rFonts w:ascii="Times New Roman" w:hAnsi="Times New Roman" w:cs="Times New Roman"/>
          <w:sz w:val="24"/>
          <w:szCs w:val="24"/>
        </w:rPr>
        <w:t xml:space="preserve">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r>
      <w:r w:rsidR="001E0248">
        <w:rPr>
          <w:rFonts w:ascii="Times New Roman" w:hAnsi="Times New Roman" w:cs="Times New Roman"/>
          <w:sz w:val="24"/>
          <w:szCs w:val="24"/>
        </w:rPr>
        <w:instrText xml:space="preserve"> ADDIN EN.CITE &lt;EndNote&gt;&lt;Cite&gt;&lt;Author&gt;Berner&lt;/Author&gt;&lt;Year&gt;2020&lt;/Year&gt;&lt;RecNum&gt;3755&lt;/RecNum&gt;&lt;DisplayText&gt;(Wang and Friedl 2019, 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Wang&lt;/Author&gt;&lt;Year&gt;2019&lt;/Year&gt;&lt;RecNum&gt;4261&lt;/RecNum&gt;&lt;record&gt;&lt;rec-number&gt;4261&lt;/rec-number&gt;&lt;foreign-keys&gt;&lt;key app="EN" db-id="przrz2xfys0et6es02qx0adprs59z2erxf5t" timestamp="1602171006"&gt;4261&lt;/key&gt;&lt;/foreign-keys&gt;&lt;ref-type name="Journal Article"&gt;17&lt;/ref-type&gt;&lt;contributors&gt;&lt;authors&gt;&lt;author&gt;Wang, Jonathan A&lt;/author&gt;&lt;author&gt;Friedl, Mark A&lt;/author&gt;&lt;/authors&gt;&lt;/contributors&gt;&lt;titles&gt;&lt;title&gt;The role of land cover change in Arctic-Boreal greening and browning trends&lt;/title&gt;&lt;secondary-title&gt;Environmental Research Letters&lt;/secondary-title&gt;&lt;/titles&gt;&lt;periodical&gt;&lt;full-title&gt;Environmental Research Letters&lt;/full-title&gt;&lt;/periodical&gt;&lt;pages&gt;125007&lt;/pages&gt;&lt;volume&gt;14&lt;/volume&gt;&lt;number&gt;12&lt;/number&gt;&lt;dates&gt;&lt;year&gt;2019&lt;/year&gt;&lt;/dates&gt;&lt;isbn&gt;1748-9326&lt;/isbn&gt;&lt;urls&gt;&lt;/urls&gt;&lt;/record&gt;&lt;/Cite&gt;&lt;/EndNote&gt;</w:instrText>
      </w:r>
      <w:r w:rsidR="003D2455">
        <w:rPr>
          <w:rFonts w:ascii="Times New Roman" w:hAnsi="Times New Roman" w:cs="Times New Roman"/>
          <w:sz w:val="24"/>
          <w:szCs w:val="24"/>
        </w:rPr>
        <w:fldChar w:fldCharType="separate"/>
      </w:r>
      <w:r w:rsidR="001E0248">
        <w:rPr>
          <w:rFonts w:ascii="Times New Roman" w:hAnsi="Times New Roman" w:cs="Times New Roman"/>
          <w:noProof/>
          <w:sz w:val="24"/>
          <w:szCs w:val="24"/>
        </w:rPr>
        <w:t>(Wang and Friedl 2019, Berner et al. 2020)</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commentRangeStart w:id="16"/>
      <w:r w:rsidR="00364053">
        <w:rPr>
          <w:rFonts w:ascii="Times New Roman" w:hAnsi="Times New Roman" w:cs="Times New Roman"/>
          <w:sz w:val="24"/>
          <w:szCs w:val="24"/>
        </w:rPr>
        <w:t>is</w:t>
      </w:r>
      <w:commentRangeEnd w:id="16"/>
      <w:r w:rsidR="001A340C">
        <w:rPr>
          <w:rStyle w:val="CommentReference"/>
        </w:rPr>
        <w:commentReference w:id="16"/>
      </w:r>
      <w:r w:rsidR="00364053">
        <w:rPr>
          <w:rFonts w:ascii="Times New Roman" w:hAnsi="Times New Roman" w:cs="Times New Roman"/>
          <w:sz w:val="24"/>
          <w:szCs w:val="24"/>
        </w:rPr>
        <w:t xml:space="preserve"> 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2CB6C949"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commentRangeStart w:id="17"/>
      <w:ins w:id="18" w:author="Jakob Johann Assmann" w:date="2022-01-13T14:08:00Z">
        <w:r w:rsidR="001A340C">
          <w:rPr>
            <w:rFonts w:ascii="Times New Roman" w:hAnsi="Times New Roman" w:cs="Times New Roman"/>
            <w:sz w:val="24"/>
            <w:szCs w:val="24"/>
          </w:rPr>
          <w:t xml:space="preserve">Google </w:t>
        </w:r>
        <w:commentRangeEnd w:id="17"/>
        <w:r w:rsidR="001A340C">
          <w:rPr>
            <w:rStyle w:val="CommentReference"/>
          </w:rPr>
          <w:commentReference w:id="17"/>
        </w:r>
      </w:ins>
      <w:r w:rsidR="00497A92">
        <w:rPr>
          <w:rFonts w:ascii="Times New Roman" w:hAnsi="Times New Roman" w:cs="Times New Roman"/>
          <w:sz w:val="24"/>
          <w:szCs w:val="24"/>
        </w:rPr>
        <w:t xml:space="preserve">has hosted a copy of the archive </w:t>
      </w:r>
      <w:del w:id="19" w:author="Jakob Johann Assmann" w:date="2022-01-13T14:12:00Z">
        <w:r w:rsidR="00497A92" w:rsidDel="00F766A1">
          <w:rPr>
            <w:rFonts w:ascii="Times New Roman" w:hAnsi="Times New Roman" w:cs="Times New Roman"/>
            <w:sz w:val="24"/>
            <w:szCs w:val="24"/>
          </w:rPr>
          <w:delText xml:space="preserve">on </w:delText>
        </w:r>
      </w:del>
      <w:ins w:id="20" w:author="Jakob Johann Assmann" w:date="2022-01-13T14:12:00Z">
        <w:r w:rsidR="00F766A1">
          <w:rPr>
            <w:rFonts w:ascii="Times New Roman" w:hAnsi="Times New Roman" w:cs="Times New Roman"/>
            <w:sz w:val="24"/>
            <w:szCs w:val="24"/>
          </w:rPr>
          <w:t>a</w:t>
        </w:r>
      </w:ins>
      <w:ins w:id="21" w:author="Jakob Johann Assmann" w:date="2022-01-13T14:13:00Z">
        <w:r w:rsidR="00F766A1">
          <w:rPr>
            <w:rFonts w:ascii="Times New Roman" w:hAnsi="Times New Roman" w:cs="Times New Roman"/>
            <w:sz w:val="24"/>
            <w:szCs w:val="24"/>
          </w:rPr>
          <w:t>ccessible via</w:t>
        </w:r>
      </w:ins>
      <w:ins w:id="22" w:author="Jakob Johann Assmann" w:date="2022-01-13T14:12:00Z">
        <w:r w:rsidR="00F766A1">
          <w:rPr>
            <w:rFonts w:ascii="Times New Roman" w:hAnsi="Times New Roman" w:cs="Times New Roman"/>
            <w:sz w:val="24"/>
            <w:szCs w:val="24"/>
          </w:rPr>
          <w:t xml:space="preserve"> </w:t>
        </w:r>
      </w:ins>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752F4E">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ins w:id="23" w:author="Jakob Johann Assmann" w:date="2022-01-13T14:13:00Z">
        <w:r w:rsidR="00F766A1">
          <w:rPr>
            <w:rFonts w:ascii="Times New Roman" w:hAnsi="Times New Roman" w:cs="Times New Roman"/>
            <w:sz w:val="24"/>
            <w:szCs w:val="24"/>
          </w:rPr>
          <w:t xml:space="preserve">to the end user </w:t>
        </w:r>
      </w:ins>
      <w:r w:rsidR="00DC754E">
        <w:rPr>
          <w:rFonts w:ascii="Times New Roman" w:hAnsi="Times New Roman" w:cs="Times New Roman"/>
          <w:sz w:val="24"/>
          <w:szCs w:val="24"/>
        </w:rPr>
        <w:t xml:space="preserve">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commentRangeStart w:id="24"/>
      <w:r w:rsidR="00DC754E">
        <w:rPr>
          <w:rFonts w:ascii="Times New Roman" w:hAnsi="Times New Roman" w:cs="Times New Roman"/>
          <w:sz w:val="24"/>
          <w:szCs w:val="24"/>
        </w:rPr>
        <w:t xml:space="preserve">correlate with </w:t>
      </w:r>
      <w:commentRangeEnd w:id="24"/>
      <w:r w:rsidR="00F766A1">
        <w:rPr>
          <w:rStyle w:val="CommentReference"/>
        </w:rPr>
        <w:commentReference w:id="24"/>
      </w:r>
      <w:r w:rsidR="00DC754E">
        <w:rPr>
          <w:rFonts w:ascii="Times New Roman" w:hAnsi="Times New Roman" w:cs="Times New Roman"/>
          <w:sz w:val="24"/>
          <w:szCs w:val="24"/>
        </w:rPr>
        <w:t xml:space="preserve">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 </w:instrText>
      </w:r>
      <w:r w:rsidR="00E540ED">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DATA </w:instrText>
      </w:r>
      <w:r w:rsidR="00E540ED">
        <w:rPr>
          <w:rFonts w:ascii="Times New Roman" w:hAnsi="Times New Roman" w:cs="Times New Roman"/>
          <w:sz w:val="24"/>
          <w:szCs w:val="24"/>
        </w:rPr>
      </w:r>
      <w:r w:rsidR="00E540ED">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del w:id="25" w:author="Jakob Johann Assmann" w:date="2022-01-13T14:16:00Z">
        <w:r w:rsidR="00E85484" w:rsidDel="00C1090E">
          <w:rPr>
            <w:rFonts w:ascii="Times New Roman" w:hAnsi="Times New Roman" w:cs="Times New Roman"/>
            <w:sz w:val="24"/>
            <w:szCs w:val="24"/>
          </w:rPr>
          <w:delText xml:space="preserve">there being </w:delText>
        </w:r>
      </w:del>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ins w:id="26" w:author="Jakob Johann Assmann" w:date="2022-01-13T14:15:00Z">
        <w:r w:rsidR="00C1090E">
          <w:rPr>
            <w:rFonts w:ascii="Times New Roman" w:hAnsi="Times New Roman" w:cs="Times New Roman"/>
            <w:sz w:val="24"/>
            <w:szCs w:val="24"/>
          </w:rPr>
          <w:t xml:space="preserve"> both</w:t>
        </w:r>
      </w:ins>
      <w:r w:rsidR="00E540ED">
        <w:rPr>
          <w:rFonts w:ascii="Times New Roman" w:hAnsi="Times New Roman" w:cs="Times New Roman"/>
          <w:sz w:val="24"/>
          <w:szCs w:val="24"/>
        </w:rPr>
        <w:t xml:space="preserve"> individual bands and spectral indices among </w:t>
      </w:r>
      <w:commentRangeStart w:id="27"/>
      <w:ins w:id="28" w:author="Jakob Johann Assmann" w:date="2022-01-13T14:16:00Z">
        <w:r w:rsidR="00C1090E">
          <w:rPr>
            <w:rFonts w:ascii="Times New Roman" w:hAnsi="Times New Roman" w:cs="Times New Roman"/>
            <w:sz w:val="24"/>
            <w:szCs w:val="24"/>
          </w:rPr>
          <w:t>the</w:t>
        </w:r>
      </w:ins>
      <w:ins w:id="29" w:author="Jakob Johann Assmann" w:date="2022-01-13T14:17:00Z">
        <w:r w:rsidR="00C1090E">
          <w:rPr>
            <w:rFonts w:ascii="Times New Roman" w:hAnsi="Times New Roman" w:cs="Times New Roman"/>
            <w:sz w:val="24"/>
            <w:szCs w:val="24"/>
          </w:rPr>
          <w:t xml:space="preserve"> </w:t>
        </w:r>
      </w:ins>
      <w:commentRangeEnd w:id="27"/>
      <w:ins w:id="30" w:author="Jakob Johann Assmann" w:date="2022-01-13T14:19:00Z">
        <w:r w:rsidR="00C1090E">
          <w:rPr>
            <w:rStyle w:val="CommentReference"/>
          </w:rPr>
          <w:commentReference w:id="27"/>
        </w:r>
      </w:ins>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 </w:instrTex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DATA </w:instrText>
      </w:r>
      <w:r w:rsidR="0003542E">
        <w:rPr>
          <w:rFonts w:ascii="Times New Roman" w:hAnsi="Times New Roman" w:cs="Times New Roman"/>
          <w:sz w:val="24"/>
          <w:szCs w:val="24"/>
        </w:rPr>
      </w:r>
      <w:r w:rsidR="0003542E">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03542E">
        <w:rPr>
          <w:rFonts w:ascii="Times New Roman" w:hAnsi="Times New Roman" w:cs="Times New Roman"/>
          <w:noProof/>
          <w:sz w:val="24"/>
          <w:szCs w:val="24"/>
        </w:rPr>
        <w:t>(Ju and Masek 2016, Roy et al. 2016, Berner et al. 2020)</w:t>
      </w:r>
      <w:r w:rsidR="0003542E">
        <w:rPr>
          <w:rFonts w:ascii="Times New Roman" w:hAnsi="Times New Roman" w:cs="Times New Roman"/>
          <w:sz w:val="24"/>
          <w:szCs w:val="24"/>
        </w:rPr>
        <w:fldChar w:fldCharType="end"/>
      </w:r>
      <w:ins w:id="31" w:author="Jakob Johann Assmann" w:date="2022-01-13T14:20:00Z">
        <w:r w:rsidR="0011636F">
          <w:rPr>
            <w:rFonts w:ascii="Times New Roman" w:hAnsi="Times New Roman" w:cs="Times New Roman"/>
            <w:sz w:val="24"/>
            <w:szCs w:val="24"/>
          </w:rPr>
          <w:t xml:space="preserve"> sensors</w:t>
        </w:r>
      </w:ins>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 </w:instrTex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DATA </w:instrText>
      </w:r>
      <w:r w:rsidR="00882101">
        <w:rPr>
          <w:rFonts w:ascii="Times New Roman" w:hAnsi="Times New Roman" w:cs="Times New Roman"/>
          <w:sz w:val="24"/>
          <w:szCs w:val="24"/>
        </w:rPr>
      </w:r>
      <w:r w:rsidR="00882101">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but not all relationships are linear</w:t>
      </w:r>
      <w:r w:rsidR="00882101">
        <w:rPr>
          <w:rFonts w:ascii="Times New Roman" w:hAnsi="Times New Roman" w:cs="Times New Roman"/>
          <w:sz w:val="24"/>
          <w:szCs w:val="24"/>
        </w:rPr>
        <w:t xml:space="preserve"> and corrections are available for a limited number of spectral indices, like NDVI.</w:t>
      </w:r>
      <w:r w:rsidR="00BF6AB4">
        <w:rPr>
          <w:rFonts w:ascii="Times New Roman" w:hAnsi="Times New Roman" w:cs="Times New Roman"/>
          <w:sz w:val="24"/>
          <w:szCs w:val="24"/>
        </w:rPr>
        <w:t xml:space="preserve">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ins w:id="32" w:author="Jakob Johann Assmann" w:date="2022-01-13T14:23:00Z">
        <w:r w:rsidR="0011636F">
          <w:rPr>
            <w:rFonts w:ascii="Times New Roman" w:hAnsi="Times New Roman" w:cs="Times New Roman"/>
            <w:sz w:val="24"/>
            <w:szCs w:val="24"/>
          </w:rPr>
          <w:t xml:space="preserve">the </w:t>
        </w:r>
      </w:ins>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Arctic </w:t>
      </w:r>
      <w:r w:rsidR="00FA1159">
        <w:rPr>
          <w:rFonts w:ascii="Times New Roman" w:hAnsi="Times New Roman" w:cs="Times New Roman"/>
          <w:sz w:val="24"/>
          <w:szCs w:val="24"/>
        </w:rPr>
        <w:fldChar w:fldCharType="begin"/>
      </w:r>
      <w:r w:rsidR="00FA115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ill </w:t>
      </w:r>
      <w:del w:id="33" w:author="Jakob Johann Assmann" w:date="2022-01-13T14:21:00Z">
        <w:r w:rsidR="008E00FD" w:rsidDel="0011636F">
          <w:rPr>
            <w:rFonts w:ascii="Times New Roman" w:hAnsi="Times New Roman" w:cs="Times New Roman"/>
            <w:sz w:val="24"/>
            <w:szCs w:val="24"/>
          </w:rPr>
          <w:delText xml:space="preserve">be </w:delText>
        </w:r>
      </w:del>
      <w:ins w:id="34" w:author="Jakob Johann Assmann" w:date="2022-01-13T14:21:00Z">
        <w:r w:rsidR="0011636F">
          <w:rPr>
            <w:rFonts w:ascii="Times New Roman" w:hAnsi="Times New Roman" w:cs="Times New Roman"/>
            <w:sz w:val="24"/>
            <w:szCs w:val="24"/>
          </w:rPr>
          <w:t>hav</w:t>
        </w:r>
      </w:ins>
      <w:ins w:id="35" w:author="Jakob Johann Assmann" w:date="2022-01-13T14:22:00Z">
        <w:r w:rsidR="0011636F">
          <w:rPr>
            <w:rFonts w:ascii="Times New Roman" w:hAnsi="Times New Roman" w:cs="Times New Roman"/>
            <w:sz w:val="24"/>
            <w:szCs w:val="24"/>
          </w:rPr>
          <w:t>e a low</w:t>
        </w:r>
      </w:ins>
      <w:ins w:id="36" w:author="Jakob Johann Assmann" w:date="2022-01-13T14:21:00Z">
        <w:r w:rsidR="0011636F">
          <w:rPr>
            <w:rFonts w:ascii="Times New Roman" w:hAnsi="Times New Roman" w:cs="Times New Roman"/>
            <w:sz w:val="24"/>
            <w:szCs w:val="24"/>
          </w:rPr>
          <w:t xml:space="preserve"> </w:t>
        </w:r>
      </w:ins>
      <w:r w:rsidR="008E00FD">
        <w:rPr>
          <w:rFonts w:ascii="Times New Roman" w:hAnsi="Times New Roman" w:cs="Times New Roman"/>
          <w:sz w:val="24"/>
          <w:szCs w:val="24"/>
        </w:rPr>
        <w:t>bias</w:t>
      </w:r>
      <w:del w:id="37" w:author="Jakob Johann Assmann" w:date="2022-01-13T14:22:00Z">
        <w:r w:rsidR="008E00FD" w:rsidDel="0011636F">
          <w:rPr>
            <w:rFonts w:ascii="Times New Roman" w:hAnsi="Times New Roman" w:cs="Times New Roman"/>
            <w:sz w:val="24"/>
            <w:szCs w:val="24"/>
          </w:rPr>
          <w:delText>ed</w:delText>
        </w:r>
      </w:del>
      <w:r w:rsidR="008E00FD">
        <w:rPr>
          <w:rFonts w:ascii="Times New Roman" w:hAnsi="Times New Roman" w:cs="Times New Roman"/>
          <w:sz w:val="24"/>
          <w:szCs w:val="24"/>
        </w:rPr>
        <w:t xml:space="preserve"> </w:t>
      </w:r>
      <w:del w:id="38" w:author="Jakob Johann Assmann" w:date="2022-01-13T14:22:00Z">
        <w:r w:rsidR="008E00FD" w:rsidDel="0011636F">
          <w:rPr>
            <w:rFonts w:ascii="Times New Roman" w:hAnsi="Times New Roman" w:cs="Times New Roman"/>
            <w:sz w:val="24"/>
            <w:szCs w:val="24"/>
          </w:rPr>
          <w:delText xml:space="preserve">low </w:delText>
        </w:r>
      </w:del>
      <w:r w:rsidR="008E00FD">
        <w:rPr>
          <w:rFonts w:ascii="Times New Roman" w:hAnsi="Times New Roman" w:cs="Times New Roman"/>
          <w:sz w:val="24"/>
          <w:szCs w:val="24"/>
        </w:rPr>
        <w:t>early in the Landsat record</w:t>
      </w:r>
      <w:ins w:id="39" w:author="Jakob Johann Assmann" w:date="2022-01-13T14:22:00Z">
        <w:r w:rsidR="0011636F">
          <w:rPr>
            <w:rFonts w:ascii="Times New Roman" w:hAnsi="Times New Roman" w:cs="Times New Roman"/>
            <w:sz w:val="24"/>
            <w:szCs w:val="24"/>
          </w:rPr>
          <w:t>,</w:t>
        </w:r>
      </w:ins>
      <w:r w:rsidR="008E00FD">
        <w:rPr>
          <w:rFonts w:ascii="Times New Roman" w:hAnsi="Times New Roman" w:cs="Times New Roman"/>
          <w:sz w:val="24"/>
          <w:szCs w:val="24"/>
        </w:rPr>
        <w:t xml:space="preserve"> but less so during later years when more observations are available </w:t>
      </w:r>
      <w:ins w:id="40" w:author="Jakob Johann Assmann" w:date="2022-01-13T14:22:00Z">
        <w:r w:rsidR="0011636F">
          <w:rPr>
            <w:rFonts w:ascii="Times New Roman" w:hAnsi="Times New Roman" w:cs="Times New Roman"/>
            <w:sz w:val="24"/>
            <w:szCs w:val="24"/>
          </w:rPr>
          <w:t xml:space="preserve">during </w:t>
        </w:r>
      </w:ins>
      <w:r w:rsidR="00DD2813">
        <w:rPr>
          <w:rFonts w:ascii="Times New Roman" w:hAnsi="Times New Roman" w:cs="Times New Roman"/>
          <w:sz w:val="24"/>
          <w:szCs w:val="24"/>
        </w:rPr>
        <w:t>each growing season</w:t>
      </w:r>
      <w:del w:id="41" w:author="Jakob Johann Assmann" w:date="2022-01-13T14:22:00Z">
        <w:r w:rsidR="00DD2813" w:rsidDel="0011636F">
          <w:rPr>
            <w:rFonts w:ascii="Times New Roman" w:hAnsi="Times New Roman" w:cs="Times New Roman"/>
            <w:sz w:val="24"/>
            <w:szCs w:val="24"/>
          </w:rPr>
          <w:delText>,</w:delText>
        </w:r>
      </w:del>
      <w:ins w:id="42" w:author="Jakob Johann Assmann" w:date="2022-01-13T14:22:00Z">
        <w:r w:rsidR="0011636F">
          <w:rPr>
            <w:rFonts w:ascii="Times New Roman" w:hAnsi="Times New Roman" w:cs="Times New Roman"/>
            <w:sz w:val="24"/>
            <w:szCs w:val="24"/>
          </w:rPr>
          <w:t>.</w:t>
        </w:r>
      </w:ins>
      <w:r w:rsidR="00DD2813">
        <w:rPr>
          <w:rFonts w:ascii="Times New Roman" w:hAnsi="Times New Roman" w:cs="Times New Roman"/>
          <w:sz w:val="24"/>
          <w:szCs w:val="24"/>
        </w:rPr>
        <w:t xml:space="preserve"> </w:t>
      </w:r>
      <w:del w:id="43" w:author="Jakob Johann Assmann" w:date="2022-01-13T14:22:00Z">
        <w:r w:rsidR="00DD2813" w:rsidDel="0011636F">
          <w:rPr>
            <w:rFonts w:ascii="Times New Roman" w:hAnsi="Times New Roman" w:cs="Times New Roman"/>
            <w:sz w:val="24"/>
            <w:szCs w:val="24"/>
          </w:rPr>
          <w:delText>h</w:delText>
        </w:r>
      </w:del>
      <w:ins w:id="44" w:author="Jakob Johann Assmann" w:date="2022-01-13T14:22:00Z">
        <w:r w:rsidR="0011636F">
          <w:rPr>
            <w:rFonts w:ascii="Times New Roman" w:hAnsi="Times New Roman" w:cs="Times New Roman"/>
            <w:sz w:val="24"/>
            <w:szCs w:val="24"/>
          </w:rPr>
          <w:t>H</w:t>
        </w:r>
      </w:ins>
      <w:r w:rsidR="00DD2813">
        <w:rPr>
          <w:rFonts w:ascii="Times New Roman" w:hAnsi="Times New Roman" w:cs="Times New Roman"/>
          <w:sz w:val="24"/>
          <w:szCs w:val="24"/>
        </w:rPr>
        <w:t>ence</w:t>
      </w:r>
      <w:ins w:id="45" w:author="Jakob Johann Assmann" w:date="2022-01-13T14:24:00Z">
        <w:r w:rsidR="0011636F">
          <w:rPr>
            <w:rFonts w:ascii="Times New Roman" w:hAnsi="Times New Roman" w:cs="Times New Roman"/>
            <w:sz w:val="24"/>
            <w:szCs w:val="24"/>
          </w:rPr>
          <w:t>,</w:t>
        </w:r>
      </w:ins>
      <w:r w:rsidR="00DD2813">
        <w:rPr>
          <w:rFonts w:ascii="Times New Roman" w:hAnsi="Times New Roman" w:cs="Times New Roman"/>
          <w:sz w:val="24"/>
          <w:szCs w:val="24"/>
        </w:rPr>
        <w:t xml:space="preserve"> </w:t>
      </w:r>
      <w:ins w:id="46" w:author="Jakob Johann Assmann" w:date="2022-01-13T14:22:00Z">
        <w:r w:rsidR="0011636F">
          <w:rPr>
            <w:rFonts w:ascii="Times New Roman" w:hAnsi="Times New Roman" w:cs="Times New Roman"/>
            <w:sz w:val="24"/>
            <w:szCs w:val="24"/>
          </w:rPr>
          <w:t xml:space="preserve">again, </w:t>
        </w:r>
      </w:ins>
      <w:r w:rsidR="00DD2813">
        <w:rPr>
          <w:rFonts w:ascii="Times New Roman" w:hAnsi="Times New Roman" w:cs="Times New Roman"/>
          <w:sz w:val="24"/>
          <w:szCs w:val="24"/>
        </w:rPr>
        <w:t xml:space="preserve">care is needed </w:t>
      </w:r>
      <w:ins w:id="47" w:author="Jakob Johann Assmann" w:date="2022-01-13T14:22:00Z">
        <w:r w:rsidR="0011636F">
          <w:rPr>
            <w:rFonts w:ascii="Times New Roman" w:hAnsi="Times New Roman" w:cs="Times New Roman"/>
            <w:sz w:val="24"/>
            <w:szCs w:val="24"/>
          </w:rPr>
          <w:t>to av</w:t>
        </w:r>
      </w:ins>
      <w:ins w:id="48" w:author="Jakob Johann Assmann" w:date="2022-01-13T14:23:00Z">
        <w:r w:rsidR="0011636F">
          <w:rPr>
            <w:rFonts w:ascii="Times New Roman" w:hAnsi="Times New Roman" w:cs="Times New Roman"/>
            <w:sz w:val="24"/>
            <w:szCs w:val="24"/>
          </w:rPr>
          <w:t>oid the</w:t>
        </w:r>
      </w:ins>
      <w:del w:id="49" w:author="Jakob Johann Assmann" w:date="2022-01-13T14:22:00Z">
        <w:r w:rsidR="00DD2813" w:rsidDel="0011636F">
          <w:rPr>
            <w:rFonts w:ascii="Times New Roman" w:hAnsi="Times New Roman" w:cs="Times New Roman"/>
            <w:sz w:val="24"/>
            <w:szCs w:val="24"/>
          </w:rPr>
          <w:delText>not to</w:delText>
        </w:r>
      </w:del>
      <w:r w:rsidR="00DD2813">
        <w:rPr>
          <w:rFonts w:ascii="Times New Roman" w:hAnsi="Times New Roman" w:cs="Times New Roman"/>
          <w:sz w:val="24"/>
          <w:szCs w:val="24"/>
        </w:rPr>
        <w:t xml:space="preserve"> introduc</w:t>
      </w:r>
      <w:del w:id="50" w:author="Jakob Johann Assmann" w:date="2022-01-13T14:23:00Z">
        <w:r w:rsidR="00DD2813" w:rsidDel="0011636F">
          <w:rPr>
            <w:rFonts w:ascii="Times New Roman" w:hAnsi="Times New Roman" w:cs="Times New Roman"/>
            <w:sz w:val="24"/>
            <w:szCs w:val="24"/>
          </w:rPr>
          <w:delText>e</w:delText>
        </w:r>
      </w:del>
      <w:ins w:id="51" w:author="Jakob Johann Assmann" w:date="2022-01-13T14:23:00Z">
        <w:r w:rsidR="0011636F">
          <w:rPr>
            <w:rFonts w:ascii="Times New Roman" w:hAnsi="Times New Roman" w:cs="Times New Roman"/>
            <w:sz w:val="24"/>
            <w:szCs w:val="24"/>
          </w:rPr>
          <w:t>tion of</w:t>
        </w:r>
      </w:ins>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DD2813">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hile Landsat data are more readily available than ever before, there are lingering issues that present challenge</w:t>
      </w:r>
      <w:r w:rsidR="00367507">
        <w:rPr>
          <w:rFonts w:ascii="Times New Roman" w:hAnsi="Times New Roman" w:cs="Times New Roman"/>
          <w:sz w:val="24"/>
          <w:szCs w:val="24"/>
        </w:rPr>
        <w:t xml:space="preserve">s to 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A7D433C" w14:textId="046DD28C" w:rsidR="00ED35A2" w:rsidRDefault="00A8338D" w:rsidP="00211EE3">
      <w:pPr>
        <w:pStyle w:val="NoSpacing"/>
        <w:rPr>
          <w:rFonts w:ascii="Times New Roman" w:hAnsi="Times New Roman" w:cs="Times New Roman"/>
          <w:sz w:val="24"/>
          <w:szCs w:val="24"/>
        </w:rPr>
      </w:pPr>
      <w:bookmarkStart w:id="52"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to facilitate</w:t>
      </w:r>
      <w:ins w:id="53" w:author="Jakob Johann Assmann" w:date="2022-01-13T14:24:00Z">
        <w:r w:rsidR="0011636F">
          <w:rPr>
            <w:rFonts w:ascii="Times New Roman" w:hAnsi="Times New Roman" w:cs="Times New Roman"/>
            <w:sz w:val="24"/>
            <w:szCs w:val="24"/>
          </w:rPr>
          <w:t xml:space="preserve"> the</w:t>
        </w:r>
      </w:ins>
      <w:r w:rsidRPr="00792C3C">
        <w:rPr>
          <w:rFonts w:ascii="Times New Roman" w:hAnsi="Times New Roman" w:cs="Times New Roman"/>
          <w:sz w:val="24"/>
          <w:szCs w:val="24"/>
        </w:rPr>
        <w:t xml:space="preserv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w:t>
      </w:r>
      <w:r w:rsidR="00557FC1">
        <w:rPr>
          <w:rFonts w:ascii="Times New Roman" w:hAnsi="Times New Roman" w:cs="Times New Roman"/>
          <w:sz w:val="24"/>
          <w:szCs w:val="24"/>
        </w:rPr>
        <w:t xml:space="preserve">sensors on </w:t>
      </w:r>
      <w:r>
        <w:rPr>
          <w:rFonts w:ascii="Times New Roman" w:hAnsi="Times New Roman" w:cs="Times New Roman"/>
          <w:sz w:val="24"/>
          <w:szCs w:val="24"/>
        </w:rPr>
        <w:t xml:space="preserve">Landsat </w:t>
      </w:r>
      <w:r w:rsidR="00557FC1">
        <w:rPr>
          <w:rFonts w:ascii="Times New Roman" w:hAnsi="Times New Roman" w:cs="Times New Roman"/>
          <w:sz w:val="24"/>
          <w:szCs w:val="24"/>
        </w:rPr>
        <w:t>5, 7, and 8</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w:t>
      </w:r>
      <w:commentRangeStart w:id="54"/>
      <w:r w:rsidR="00C57DA0">
        <w:rPr>
          <w:rFonts w:ascii="Times New Roman" w:hAnsi="Times New Roman" w:cs="Times New Roman"/>
          <w:sz w:val="24"/>
          <w:szCs w:val="24"/>
        </w:rPr>
        <w:t>1980s</w:t>
      </w:r>
      <w:commentRangeEnd w:id="54"/>
      <w:r w:rsidR="007D4573">
        <w:rPr>
          <w:rStyle w:val="CommentReference"/>
        </w:rPr>
        <w:commentReference w:id="54"/>
      </w:r>
      <w:r w:rsidR="00C57DA0">
        <w:rPr>
          <w:rFonts w:ascii="Times New Roman" w:hAnsi="Times New Roman" w:cs="Times New Roman"/>
          <w:sz w:val="24"/>
          <w:szCs w:val="24"/>
        </w:rPr>
        <w:t xml:space="preserve"> </w:t>
      </w:r>
      <w:del w:id="55" w:author="Jakob Johann Assmann" w:date="2022-01-13T14:28:00Z">
        <w:r w:rsidR="00C57DA0" w:rsidDel="007D4573">
          <w:rPr>
            <w:rFonts w:ascii="Times New Roman" w:hAnsi="Times New Roman" w:cs="Times New Roman"/>
            <w:sz w:val="24"/>
            <w:szCs w:val="24"/>
          </w:rPr>
          <w:delText>using Landsat data</w:delText>
        </w:r>
        <w:r w:rsidR="001D6A71" w:rsidDel="007D4573">
          <w:rPr>
            <w:rFonts w:ascii="Times New Roman" w:hAnsi="Times New Roman" w:cs="Times New Roman"/>
            <w:sz w:val="24"/>
            <w:szCs w:val="24"/>
          </w:rPr>
          <w:delText xml:space="preserve"> </w:delText>
        </w:r>
      </w:del>
      <w:r w:rsidR="001B11B4">
        <w:rPr>
          <w:rFonts w:ascii="Times New Roman" w:hAnsi="Times New Roman" w:cs="Times New Roman"/>
          <w:sz w:val="24"/>
          <w:szCs w:val="24"/>
        </w:rPr>
        <w:fldChar w:fldCharType="begin"/>
      </w:r>
      <w:r w:rsidR="001B11B4">
        <w:rPr>
          <w:rFonts w:ascii="Times New Roman" w:hAnsi="Times New Roman" w:cs="Times New Roman"/>
          <w:sz w:val="24"/>
          <w:szCs w:val="24"/>
        </w:rPr>
        <w:instrText xml:space="preserve"> ADDIN EN.CITE &lt;EndNote&gt;&lt;Cite&gt;&lt;Author&gt;Berner&lt;/Author&gt;&lt;Year&gt;in review&lt;/Year&gt;&lt;RecNum&gt;4460&lt;/RecNum&gt;&lt;DisplayText&gt;(Berner et al. 2020, Berner and Goetz in review)&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B11B4">
        <w:rPr>
          <w:rFonts w:ascii="Times New Roman" w:hAnsi="Times New Roman" w:cs="Times New Roman"/>
          <w:sz w:val="24"/>
          <w:szCs w:val="24"/>
        </w:rPr>
        <w:fldChar w:fldCharType="separate"/>
      </w:r>
      <w:r w:rsidR="001B11B4">
        <w:rPr>
          <w:rFonts w:ascii="Times New Roman" w:hAnsi="Times New Roman" w:cs="Times New Roman"/>
          <w:noProof/>
          <w:sz w:val="24"/>
          <w:szCs w:val="24"/>
        </w:rPr>
        <w:t>(Berner et al. 2020, Berner and Goetz in review)</w:t>
      </w:r>
      <w:r w:rsidR="001B11B4">
        <w:rPr>
          <w:rFonts w:ascii="Times New Roman" w:hAnsi="Times New Roman" w:cs="Times New Roman"/>
          <w:sz w:val="24"/>
          <w:szCs w:val="24"/>
        </w:rPr>
        <w:fldChar w:fldCharType="end"/>
      </w:r>
      <w:ins w:id="56" w:author="Jakob Johann Assmann" w:date="2022-01-13T14:29:00Z">
        <w:r w:rsidR="007D4573">
          <w:rPr>
            <w:rFonts w:ascii="Times New Roman" w:hAnsi="Times New Roman" w:cs="Times New Roman"/>
            <w:sz w:val="24"/>
            <w:szCs w:val="24"/>
          </w:rPr>
          <w:t xml:space="preserve">. The methodology </w:t>
        </w:r>
      </w:ins>
      <w:del w:id="57" w:author="Jakob Johann Assmann" w:date="2022-01-13T14:29:00Z">
        <w:r w:rsidR="00595CA6" w:rsidDel="007D4573">
          <w:rPr>
            <w:rFonts w:ascii="Times New Roman" w:hAnsi="Times New Roman" w:cs="Times New Roman"/>
            <w:sz w:val="24"/>
            <w:szCs w:val="24"/>
          </w:rPr>
          <w:delText xml:space="preserve"> </w:delText>
        </w:r>
        <w:r w:rsidR="000632ED" w:rsidDel="007D4573">
          <w:rPr>
            <w:rFonts w:ascii="Times New Roman" w:hAnsi="Times New Roman" w:cs="Times New Roman"/>
            <w:sz w:val="24"/>
            <w:szCs w:val="24"/>
          </w:rPr>
          <w:delText xml:space="preserve">and </w:delText>
        </w:r>
      </w:del>
      <w:r w:rsidR="000632ED">
        <w:rPr>
          <w:rFonts w:ascii="Times New Roman" w:hAnsi="Times New Roman" w:cs="Times New Roman"/>
          <w:sz w:val="24"/>
          <w:szCs w:val="24"/>
        </w:rPr>
        <w:t xml:space="preserve">has </w:t>
      </w:r>
      <w:ins w:id="58" w:author="Jakob Johann Assmann" w:date="2022-01-13T14:29:00Z">
        <w:r w:rsidR="007D4573">
          <w:rPr>
            <w:rFonts w:ascii="Times New Roman" w:hAnsi="Times New Roman" w:cs="Times New Roman"/>
            <w:sz w:val="24"/>
            <w:szCs w:val="24"/>
          </w:rPr>
          <w:t xml:space="preserve">since </w:t>
        </w:r>
      </w:ins>
      <w:r w:rsidR="000632ED">
        <w:rPr>
          <w:rFonts w:ascii="Times New Roman" w:hAnsi="Times New Roman" w:cs="Times New Roman"/>
          <w:sz w:val="24"/>
          <w:szCs w:val="24"/>
        </w:rPr>
        <w:t xml:space="preserve">been used in </w:t>
      </w:r>
      <w:ins w:id="59" w:author="Jakob Johann Assmann" w:date="2022-01-13T14:29:00Z">
        <w:r w:rsidR="007D4573">
          <w:rPr>
            <w:rFonts w:ascii="Times New Roman" w:hAnsi="Times New Roman" w:cs="Times New Roman"/>
            <w:sz w:val="24"/>
            <w:szCs w:val="24"/>
          </w:rPr>
          <w:t xml:space="preserve">a variety of </w:t>
        </w:r>
      </w:ins>
      <w:r w:rsidR="000632ED">
        <w:rPr>
          <w:rFonts w:ascii="Times New Roman" w:hAnsi="Times New Roman" w:cs="Times New Roman"/>
          <w:sz w:val="24"/>
          <w:szCs w:val="24"/>
        </w:rPr>
        <w:t xml:space="preserve">other </w:t>
      </w:r>
      <w:r w:rsidR="00C57DA0">
        <w:rPr>
          <w:rFonts w:ascii="Times New Roman" w:hAnsi="Times New Roman" w:cs="Times New Roman"/>
          <w:sz w:val="24"/>
          <w:szCs w:val="24"/>
        </w:rPr>
        <w:t xml:space="preserve">research projects focused on specific aspects of </w:t>
      </w:r>
      <w:r w:rsidR="006428EE">
        <w:rPr>
          <w:rFonts w:ascii="Times New Roman" w:hAnsi="Times New Roman" w:cs="Times New Roman"/>
          <w:sz w:val="24"/>
          <w:szCs w:val="24"/>
        </w:rPr>
        <w:t>tundra</w:t>
      </w:r>
      <w:r w:rsidR="00C57DA0">
        <w:rPr>
          <w:rFonts w:ascii="Times New Roman" w:hAnsi="Times New Roman" w:cs="Times New Roman"/>
          <w:sz w:val="24"/>
          <w:szCs w:val="24"/>
        </w:rPr>
        <w:t xml:space="preserve">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017A95">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commentRangeStart w:id="60"/>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w:t>
      </w:r>
      <w:r w:rsidR="00152A6E">
        <w:rPr>
          <w:rFonts w:ascii="Times New Roman" w:hAnsi="Times New Roman" w:cs="Times New Roman"/>
          <w:sz w:val="24"/>
          <w:szCs w:val="24"/>
        </w:rPr>
        <w:t xml:space="preserve">and </w:t>
      </w:r>
      <w:r w:rsidR="009C68F5">
        <w:rPr>
          <w:rFonts w:ascii="Times New Roman" w:hAnsi="Times New Roman" w:cs="Times New Roman"/>
          <w:sz w:val="24"/>
          <w:szCs w:val="24"/>
        </w:rPr>
        <w:t xml:space="preserve">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commentRangeEnd w:id="60"/>
      <w:r w:rsidR="007D4573">
        <w:rPr>
          <w:rStyle w:val="CommentReference"/>
        </w:rPr>
        <w:commentReference w:id="60"/>
      </w:r>
      <w:r w:rsidR="00BC11CC">
        <w:rPr>
          <w:rFonts w:ascii="Times New Roman" w:hAnsi="Times New Roman" w:cs="Times New Roman"/>
          <w:sz w:val="24"/>
          <w:szCs w:val="24"/>
        </w:rPr>
        <w:t xml:space="preserve">Several R packages currently exist for processing Landsat data, </w:t>
      </w:r>
      <w:r w:rsidR="00581C05">
        <w:rPr>
          <w:rFonts w:ascii="Times New Roman" w:hAnsi="Times New Roman" w:cs="Times New Roman"/>
          <w:sz w:val="24"/>
          <w:szCs w:val="24"/>
        </w:rPr>
        <w:t xml:space="preserve">including </w:t>
      </w:r>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152A6E">
        <w:rPr>
          <w:rFonts w:ascii="Times New Roman" w:hAnsi="Times New Roman" w:cs="Times New Roman"/>
          <w:sz w:val="24"/>
          <w:szCs w:val="24"/>
        </w:rPr>
        <w:t xml:space="preserve"> and</w:t>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753048">
        <w:rPr>
          <w:rFonts w:ascii="Times New Roman" w:hAnsi="Times New Roman" w:cs="Times New Roman"/>
          <w:i/>
          <w:iCs/>
          <w:sz w:val="24"/>
          <w:szCs w:val="24"/>
        </w:rPr>
        <w:t xml:space="preserve"> </w:t>
      </w:r>
      <w:r w:rsidR="00753048" w:rsidRPr="00753048">
        <w:rPr>
          <w:rFonts w:ascii="Times New Roman" w:hAnsi="Times New Roman" w:cs="Times New Roman"/>
          <w:sz w:val="24"/>
          <w:szCs w:val="24"/>
        </w:rPr>
        <w:fldChar w:fldCharType="begin"/>
      </w:r>
      <w:r w:rsidR="00982076">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753048" w:rsidRPr="00753048">
        <w:rPr>
          <w:rFonts w:ascii="Times New Roman" w:hAnsi="Times New Roman" w:cs="Times New Roman"/>
          <w:sz w:val="24"/>
          <w:szCs w:val="24"/>
        </w:rPr>
        <w:fldChar w:fldCharType="separate"/>
      </w:r>
      <w:r w:rsidR="00753048" w:rsidRPr="00753048">
        <w:rPr>
          <w:rFonts w:ascii="Times New Roman" w:hAnsi="Times New Roman" w:cs="Times New Roman"/>
          <w:noProof/>
          <w:sz w:val="24"/>
          <w:szCs w:val="24"/>
        </w:rPr>
        <w:t>(dos Santos 2017)</w:t>
      </w:r>
      <w:r w:rsidR="00753048" w:rsidRPr="00753048">
        <w:rPr>
          <w:rFonts w:ascii="Times New Roman" w:hAnsi="Times New Roman" w:cs="Times New Roman"/>
          <w:sz w:val="24"/>
          <w:szCs w:val="24"/>
        </w:rPr>
        <w:fldChar w:fldCharType="end"/>
      </w:r>
      <w:r w:rsidR="001A5ABB">
        <w:rPr>
          <w:rFonts w:ascii="Times New Roman" w:hAnsi="Times New Roman" w:cs="Times New Roman"/>
          <w:sz w:val="24"/>
          <w:szCs w:val="24"/>
        </w:rPr>
        <w:t xml:space="preserve">. </w:t>
      </w:r>
      <w:r w:rsidR="00A07B97" w:rsidRPr="00581C05">
        <w:rPr>
          <w:rFonts w:ascii="Times New Roman" w:hAnsi="Times New Roman" w:cs="Times New Roman"/>
          <w:i/>
          <w:iCs/>
          <w:sz w:val="24"/>
          <w:szCs w:val="24"/>
        </w:rPr>
        <w:t>landsat</w:t>
      </w:r>
      <w:r w:rsidR="00A07B97" w:rsidRPr="00581C05">
        <w:rPr>
          <w:rFonts w:ascii="Times New Roman" w:hAnsi="Times New Roman" w:cs="Times New Roman"/>
          <w:sz w:val="24"/>
          <w:szCs w:val="24"/>
        </w:rPr>
        <w:t xml:space="preserve"> </w:t>
      </w:r>
      <w:r w:rsidR="00B731F7">
        <w:rPr>
          <w:rFonts w:ascii="Times New Roman" w:hAnsi="Times New Roman" w:cs="Times New Roman"/>
          <w:sz w:val="24"/>
          <w:szCs w:val="24"/>
        </w:rPr>
        <w:t>includes</w:t>
      </w:r>
      <w:r w:rsidR="00A07B97" w:rsidRPr="00581C05">
        <w:rPr>
          <w:rFonts w:ascii="Times New Roman" w:hAnsi="Times New Roman" w:cs="Times New Roman"/>
          <w:sz w:val="24"/>
          <w:szCs w:val="24"/>
        </w:rPr>
        <w:t xml:space="preserve"> functions for radiometric and topographic correction of Landsat</w:t>
      </w:r>
      <w:r w:rsidR="00581C05">
        <w:rPr>
          <w:rFonts w:ascii="Times New Roman" w:hAnsi="Times New Roman" w:cs="Times New Roman"/>
          <w:sz w:val="24"/>
          <w:szCs w:val="24"/>
        </w:rPr>
        <w:t xml:space="preserve"> scenes</w:t>
      </w:r>
      <w:r w:rsidR="00152A6E">
        <w:rPr>
          <w:rFonts w:ascii="Times New Roman" w:hAnsi="Times New Roman" w:cs="Times New Roman"/>
          <w:sz w:val="24"/>
          <w:szCs w:val="24"/>
        </w:rPr>
        <w:t xml:space="preserve">, whil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w:t>
      </w:r>
      <w:r w:rsidR="00B731F7">
        <w:rPr>
          <w:rFonts w:ascii="Times New Roman" w:hAnsi="Times New Roman" w:cs="Times New Roman"/>
          <w:sz w:val="24"/>
          <w:szCs w:val="24"/>
        </w:rPr>
        <w:t xml:space="preserve">includes </w:t>
      </w:r>
      <w:r w:rsidR="00581C05">
        <w:rPr>
          <w:rFonts w:ascii="Times New Roman" w:hAnsi="Times New Roman" w:cs="Times New Roman"/>
          <w:sz w:val="24"/>
          <w:szCs w:val="24"/>
        </w:rPr>
        <w:t>functions for computing top of atmosphere reflectance, radiance, and/or brightness temperature on Landsat scenes</w:t>
      </w:r>
      <w:r w:rsidR="00EC5E6F">
        <w:rPr>
          <w:rFonts w:ascii="Times New Roman" w:hAnsi="Times New Roman" w:cs="Times New Roman"/>
          <w:sz w:val="24"/>
          <w:szCs w:val="24"/>
        </w:rPr>
        <w:t>.</w:t>
      </w:r>
      <w:r w:rsidR="007D0865">
        <w:rPr>
          <w:rFonts w:ascii="Times New Roman" w:hAnsi="Times New Roman" w:cs="Times New Roman"/>
          <w:sz w:val="24"/>
          <w:szCs w:val="24"/>
        </w:rPr>
        <w:t xml:space="preserve"> </w:t>
      </w:r>
      <w:r w:rsidR="00724ED1">
        <w:rPr>
          <w:rFonts w:ascii="Times New Roman" w:hAnsi="Times New Roman" w:cs="Times New Roman"/>
          <w:sz w:val="24"/>
          <w:szCs w:val="24"/>
        </w:rPr>
        <w:t xml:space="preserve">These </w:t>
      </w:r>
      <w:r w:rsidR="00B731F7">
        <w:rPr>
          <w:rFonts w:ascii="Times New Roman" w:hAnsi="Times New Roman" w:cs="Times New Roman"/>
          <w:sz w:val="24"/>
          <w:szCs w:val="24"/>
        </w:rPr>
        <w:t xml:space="preserve">existing </w:t>
      </w:r>
      <w:r w:rsidR="00724ED1">
        <w:rPr>
          <w:rFonts w:ascii="Times New Roman" w:hAnsi="Times New Roman" w:cs="Times New Roman"/>
          <w:sz w:val="24"/>
          <w:szCs w:val="24"/>
        </w:rPr>
        <w:t>packages</w:t>
      </w:r>
      <w:r w:rsidR="00B731F7">
        <w:rPr>
          <w:rFonts w:ascii="Times New Roman" w:hAnsi="Times New Roman" w:cs="Times New Roman"/>
          <w:sz w:val="24"/>
          <w:szCs w:val="24"/>
        </w:rPr>
        <w:t xml:space="preserve"> provide</w:t>
      </w:r>
      <w:r w:rsidR="00724ED1">
        <w:rPr>
          <w:rFonts w:ascii="Times New Roman" w:hAnsi="Times New Roman" w:cs="Times New Roman"/>
          <w:sz w:val="24"/>
          <w:szCs w:val="24"/>
        </w:rPr>
        <w:t xml:space="preserve"> valuable tools for processing individual Landsat scenes,</w:t>
      </w:r>
      <w:r w:rsidR="00ED35A2">
        <w:rPr>
          <w:rFonts w:ascii="Times New Roman" w:hAnsi="Times New Roman" w:cs="Times New Roman"/>
          <w:sz w:val="24"/>
          <w:szCs w:val="24"/>
        </w:rPr>
        <w:t xml:space="preserve"> but fundamentally differ </w:t>
      </w:r>
      <w:commentRangeStart w:id="61"/>
      <w:r w:rsidR="00ED35A2">
        <w:rPr>
          <w:rFonts w:ascii="Times New Roman" w:hAnsi="Times New Roman" w:cs="Times New Roman"/>
          <w:sz w:val="24"/>
          <w:szCs w:val="24"/>
        </w:rPr>
        <w:t xml:space="preserve">from the functionality provided by </w:t>
      </w:r>
      <w:r w:rsidR="00ED35A2">
        <w:rPr>
          <w:rFonts w:ascii="Times New Roman" w:hAnsi="Times New Roman" w:cs="Times New Roman"/>
          <w:i/>
          <w:iCs/>
          <w:sz w:val="24"/>
          <w:szCs w:val="24"/>
        </w:rPr>
        <w:t>lsatTS</w:t>
      </w:r>
      <w:commentRangeEnd w:id="61"/>
      <w:r w:rsidR="002B7D02">
        <w:rPr>
          <w:rStyle w:val="CommentReference"/>
        </w:rPr>
        <w:commentReference w:id="61"/>
      </w:r>
      <w:r w:rsidR="00ED35A2">
        <w:rPr>
          <w:rFonts w:ascii="Times New Roman" w:hAnsi="Times New Roman" w:cs="Times New Roman"/>
          <w:i/>
          <w:iCs/>
          <w:sz w:val="24"/>
          <w:szCs w:val="24"/>
        </w:rPr>
        <w:t>.</w:t>
      </w:r>
    </w:p>
    <w:p w14:paraId="59C251C3" w14:textId="4BAC0A65" w:rsidR="008A516D" w:rsidRPr="00FE4304" w:rsidRDefault="00724ED1" w:rsidP="008C1B59">
      <w:pPr>
        <w:pStyle w:val="NoSpacing"/>
        <w:ind w:firstLine="720"/>
        <w:rPr>
          <w:rFonts w:ascii="Times New Roman" w:hAnsi="Times New Roman" w:cs="Times New Roman"/>
          <w:sz w:val="24"/>
          <w:szCs w:val="24"/>
        </w:rPr>
      </w:pPr>
      <w:r w:rsidRPr="00724ED1">
        <w:rPr>
          <w:rFonts w:ascii="Times New Roman" w:hAnsi="Times New Roman" w:cs="Times New Roman"/>
          <w:i/>
          <w:iCs/>
          <w:sz w:val="24"/>
          <w:szCs w:val="24"/>
        </w:rPr>
        <w:lastRenderedPageBreak/>
        <w:t>lsatTS</w:t>
      </w:r>
      <w:r>
        <w:rPr>
          <w:rFonts w:ascii="Times New Roman" w:hAnsi="Times New Roman" w:cs="Times New Roman"/>
          <w:sz w:val="24"/>
          <w:szCs w:val="24"/>
        </w:rPr>
        <w:t xml:space="preserve"> </w:t>
      </w:r>
      <w:r w:rsidR="00ED35A2">
        <w:rPr>
          <w:rFonts w:ascii="Times New Roman" w:hAnsi="Times New Roman" w:cs="Times New Roman"/>
          <w:sz w:val="24"/>
          <w:szCs w:val="24"/>
        </w:rPr>
        <w:t xml:space="preserve">offers an integrated framework for Landsat data extraction, processing, and time series analysis </w:t>
      </w:r>
      <w:r w:rsidR="007C21F7">
        <w:rPr>
          <w:rFonts w:ascii="Times New Roman" w:hAnsi="Times New Roman" w:cs="Times New Roman"/>
          <w:sz w:val="24"/>
          <w:szCs w:val="24"/>
        </w:rPr>
        <w:t>for sample locations anywhere on Earth’s surface.</w:t>
      </w:r>
      <w:r w:rsidR="006E07A5">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62"/>
      <w:r w:rsidR="008A516D" w:rsidRPr="00E11FF4">
        <w:rPr>
          <w:rFonts w:ascii="Times New Roman" w:hAnsi="Times New Roman" w:cs="Times New Roman"/>
          <w:sz w:val="24"/>
          <w:szCs w:val="24"/>
        </w:rPr>
        <w:t xml:space="preserve">Landsat Collection 2 data set </w:t>
      </w:r>
      <w:commentRangeEnd w:id="62"/>
      <w:r w:rsidR="008D37EB">
        <w:rPr>
          <w:rStyle w:val="CommentReference"/>
        </w:rPr>
        <w:commentReference w:id="6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w:t>
      </w:r>
      <w:ins w:id="63" w:author="Jakob Johann Assmann" w:date="2022-01-13T14:37:00Z">
        <w:r w:rsidR="004A23E6">
          <w:rPr>
            <w:rFonts w:ascii="Times New Roman" w:hAnsi="Times New Roman" w:cs="Times New Roman"/>
            <w:sz w:val="24"/>
            <w:szCs w:val="24"/>
          </w:rPr>
          <w:t xml:space="preserve">the application programming interface </w:t>
        </w:r>
      </w:ins>
      <w:del w:id="64" w:author="Jakob Johann Assmann" w:date="2022-01-13T14:37:00Z">
        <w:r w:rsidR="000B2AC7" w:rsidDel="004A23E6">
          <w:rPr>
            <w:rFonts w:ascii="Times New Roman" w:hAnsi="Times New Roman" w:cs="Times New Roman"/>
            <w:sz w:val="24"/>
            <w:szCs w:val="24"/>
          </w:rPr>
          <w:delText xml:space="preserve">underlying functionality </w:delText>
        </w:r>
      </w:del>
      <w:r w:rsidR="000B2AC7">
        <w:rPr>
          <w:rFonts w:ascii="Times New Roman" w:hAnsi="Times New Roman" w:cs="Times New Roman"/>
          <w:sz w:val="24"/>
          <w:szCs w:val="24"/>
        </w:rPr>
        <w:t xml:space="preserve">provided by </w:t>
      </w:r>
      <w:r w:rsidR="008A516D">
        <w:rPr>
          <w:rFonts w:ascii="Times New Roman" w:hAnsi="Times New Roman" w:cs="Times New Roman"/>
          <w:sz w:val="24"/>
          <w:szCs w:val="24"/>
        </w:rPr>
        <w:t xml:space="preserve">the </w:t>
      </w:r>
      <w:r w:rsidR="008A516D" w:rsidRPr="00E11FF4">
        <w:rPr>
          <w:rFonts w:ascii="Times New Roman" w:hAnsi="Times New Roman" w:cs="Times New Roman"/>
          <w:i/>
          <w:iCs/>
          <w:sz w:val="24"/>
          <w:szCs w:val="24"/>
        </w:rPr>
        <w:t>rgee</w:t>
      </w:r>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del w:id="65" w:author="Jakob Johann Assmann" w:date="2022-01-13T14:38:00Z">
        <w:r w:rsidR="008A516D" w:rsidRPr="00FE4304" w:rsidDel="004A23E6">
          <w:rPr>
            <w:rFonts w:ascii="Times New Roman" w:hAnsi="Times New Roman" w:cs="Times New Roman"/>
            <w:sz w:val="24"/>
            <w:szCs w:val="24"/>
          </w:rPr>
          <w:delText>Moreover</w:delText>
        </w:r>
      </w:del>
      <w:ins w:id="66" w:author="Jakob Johann Assmann" w:date="2022-01-13T14:38:00Z">
        <w:r w:rsidR="004A23E6">
          <w:rPr>
            <w:rFonts w:ascii="Times New Roman" w:hAnsi="Times New Roman" w:cs="Times New Roman"/>
            <w:sz w:val="24"/>
            <w:szCs w:val="24"/>
          </w:rPr>
          <w:t xml:space="preserve">Further functions included in </w:t>
        </w:r>
      </w:ins>
      <w:del w:id="67" w:author="Jakob Johann Assmann" w:date="2022-01-13T14:38:00Z">
        <w:r w:rsidR="008A516D" w:rsidRPr="00FE4304" w:rsidDel="004A23E6">
          <w:rPr>
            <w:rFonts w:ascii="Times New Roman" w:hAnsi="Times New Roman" w:cs="Times New Roman"/>
            <w:sz w:val="24"/>
            <w:szCs w:val="24"/>
          </w:rPr>
          <w:delText xml:space="preserve">, </w:delText>
        </w:r>
      </w:del>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w:t>
      </w:r>
      <w:del w:id="68" w:author="Jakob Johann Assmann" w:date="2022-01-13T14:38:00Z">
        <w:r w:rsidR="008A516D" w:rsidRPr="00FE4304" w:rsidDel="004A23E6">
          <w:rPr>
            <w:rFonts w:ascii="Times New Roman" w:hAnsi="Times New Roman" w:cs="Times New Roman"/>
            <w:sz w:val="24"/>
            <w:szCs w:val="24"/>
          </w:rPr>
          <w:delText xml:space="preserve">includes functions that </w:delText>
        </w:r>
      </w:del>
      <w:r w:rsidR="008A516D" w:rsidRPr="00FE4304">
        <w:rPr>
          <w:rFonts w:ascii="Times New Roman" w:hAnsi="Times New Roman" w:cs="Times New Roman"/>
          <w:sz w:val="24"/>
          <w:szCs w:val="24"/>
        </w:rPr>
        <w:t xml:space="preserve">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 xml:space="preserve">vegetation greenness time series </w:t>
      </w:r>
      <w:commentRangeStart w:id="69"/>
      <w:r w:rsidR="008A516D">
        <w:rPr>
          <w:rFonts w:ascii="Times New Roman" w:hAnsi="Times New Roman" w:cs="Times New Roman"/>
          <w:sz w:val="24"/>
          <w:szCs w:val="24"/>
        </w:rPr>
        <w:t>analysis</w:t>
      </w:r>
      <w:r w:rsidR="0022005E">
        <w:rPr>
          <w:rFonts w:ascii="Times New Roman" w:hAnsi="Times New Roman" w:cs="Times New Roman"/>
          <w:sz w:val="24"/>
          <w:szCs w:val="24"/>
        </w:rPr>
        <w:t xml:space="preserve"> </w:t>
      </w:r>
      <w:commentRangeEnd w:id="69"/>
      <w:r w:rsidR="004A23E6">
        <w:rPr>
          <w:rStyle w:val="CommentReference"/>
        </w:rPr>
        <w:commentReference w:id="69"/>
      </w:r>
      <w:r w:rsidR="0022005E">
        <w:rPr>
          <w:rFonts w:ascii="Times New Roman" w:hAnsi="Times New Roman" w:cs="Times New Roman"/>
          <w:sz w:val="24"/>
          <w:szCs w:val="24"/>
        </w:rPr>
        <w:t>(</w:t>
      </w:r>
      <w:r w:rsidR="00BA4386">
        <w:rPr>
          <w:rFonts w:ascii="Times New Roman" w:hAnsi="Times New Roman" w:cs="Times New Roman"/>
          <w:sz w:val="24"/>
          <w:szCs w:val="24"/>
        </w:rPr>
        <w:t xml:space="preserve">Figure 1, </w:t>
      </w:r>
      <w:r w:rsidR="0022005E">
        <w:rPr>
          <w:rFonts w:ascii="Times New Roman" w:hAnsi="Times New Roman" w:cs="Times New Roman"/>
          <w:sz w:val="24"/>
          <w:szCs w:val="24"/>
        </w:rPr>
        <w:t>Table 1)</w:t>
      </w:r>
      <w:r w:rsidR="008A516D">
        <w:rPr>
          <w:rFonts w:ascii="Times New Roman" w:hAnsi="Times New Roman" w:cs="Times New Roman"/>
          <w:sz w:val="24"/>
          <w:szCs w:val="24"/>
        </w:rPr>
        <w:t xml:space="preserve">. </w:t>
      </w:r>
      <w:commentRangeStart w:id="70"/>
      <w:r w:rsidR="008A516D">
        <w:rPr>
          <w:rFonts w:ascii="Times New Roman" w:hAnsi="Times New Roman" w:cs="Times New Roman"/>
          <w:sz w:val="24"/>
          <w:szCs w:val="24"/>
        </w:rPr>
        <w:t>Unlike wall-to-wall analyses</w:t>
      </w:r>
      <w:commentRangeEnd w:id="70"/>
      <w:r w:rsidR="004A23E6">
        <w:rPr>
          <w:rStyle w:val="CommentReference"/>
        </w:rPr>
        <w:commentReference w:id="70"/>
      </w:r>
      <w:ins w:id="71" w:author="Jakob Johann Assmann" w:date="2022-01-13T14:40:00Z">
        <w:r w:rsidR="004A23E6">
          <w:rPr>
            <w:rFonts w:ascii="Times New Roman" w:hAnsi="Times New Roman" w:cs="Times New Roman"/>
            <w:sz w:val="24"/>
            <w:szCs w:val="24"/>
          </w:rPr>
          <w:t xml:space="preserve"> of the global span of the Landsat Collection</w:t>
        </w:r>
      </w:ins>
      <w:r w:rsidR="008A516D">
        <w:rPr>
          <w:rFonts w:ascii="Times New Roman" w:hAnsi="Times New Roman" w:cs="Times New Roman"/>
          <w:sz w:val="24"/>
          <w:szCs w:val="24"/>
        </w:rPr>
        <w:t xml:space="preserve">, this sample-based framework is conducive to error propagation using Monte Carlo </w:t>
      </w:r>
      <w:r w:rsidR="00BE5642">
        <w:rPr>
          <w:rFonts w:ascii="Times New Roman" w:hAnsi="Times New Roman" w:cs="Times New Roman"/>
          <w:sz w:val="24"/>
          <w:szCs w:val="24"/>
        </w:rPr>
        <w:t>simulations</w:t>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 xml:space="preserve">data for assessment and monitoring of </w:t>
      </w:r>
      <w:r w:rsidR="000D2C2B">
        <w:rPr>
          <w:rFonts w:ascii="Times New Roman" w:hAnsi="Times New Roman" w:cs="Times New Roman"/>
          <w:sz w:val="24"/>
          <w:szCs w:val="24"/>
        </w:rPr>
        <w:t xml:space="preserve">Earth’s land surface </w:t>
      </w:r>
      <w:r w:rsidR="008A516D">
        <w:rPr>
          <w:rFonts w:ascii="Times New Roman" w:hAnsi="Times New Roman" w:cs="Times New Roman"/>
          <w:sz w:val="24"/>
          <w:szCs w:val="24"/>
        </w:rPr>
        <w:t xml:space="preserve">over the past </w:t>
      </w:r>
      <w:bookmarkEnd w:id="52"/>
      <w:r w:rsidR="008A516D">
        <w:rPr>
          <w:rFonts w:ascii="Times New Roman" w:hAnsi="Times New Roman" w:cs="Times New Roman"/>
          <w:sz w:val="24"/>
          <w:szCs w:val="24"/>
        </w:rPr>
        <w:t xml:space="preserve">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77FCA3C3" w:rsidR="008A516D" w:rsidRDefault="008A516D" w:rsidP="00F751FB">
      <w:pPr>
        <w:pStyle w:val="NoSpacing"/>
        <w:rPr>
          <w:rFonts w:ascii="Times New Roman" w:hAnsi="Times New Roman" w:cs="Times New Roman"/>
          <w:sz w:val="24"/>
          <w:szCs w:val="24"/>
        </w:rPr>
      </w:pPr>
    </w:p>
    <w:p w14:paraId="3D35BF73" w14:textId="77777777" w:rsidR="00FC7108" w:rsidRDefault="00FC7108" w:rsidP="00FC7108">
      <w:pPr>
        <w:pStyle w:val="NoSpacing"/>
        <w:jc w:val="center"/>
        <w:rPr>
          <w:rFonts w:ascii="Times New Roman" w:hAnsi="Times New Roman" w:cs="Times New Roman"/>
          <w:sz w:val="24"/>
          <w:szCs w:val="24"/>
        </w:rPr>
      </w:pPr>
      <w:r>
        <w:rPr>
          <w:noProof/>
        </w:rPr>
        <w:drawing>
          <wp:inline distT="0" distB="0" distL="0" distR="0" wp14:anchorId="5A1E8830" wp14:editId="02A647B9">
            <wp:extent cx="2226487" cy="333954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9644" cy="3359282"/>
                    </a:xfrm>
                    <a:prstGeom prst="rect">
                      <a:avLst/>
                    </a:prstGeom>
                    <a:noFill/>
                    <a:ln>
                      <a:noFill/>
                    </a:ln>
                  </pic:spPr>
                </pic:pic>
              </a:graphicData>
            </a:graphic>
          </wp:inline>
        </w:drawing>
      </w:r>
    </w:p>
    <w:p w14:paraId="450C9608" w14:textId="47277623" w:rsidR="00E87545"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lsatTS package.</w:t>
      </w:r>
      <w:r w:rsidR="00FC7108">
        <w:rPr>
          <w:rFonts w:ascii="Times New Roman" w:hAnsi="Times New Roman" w:cs="Times New Roman"/>
          <w:sz w:val="24"/>
          <w:szCs w:val="24"/>
        </w:rPr>
        <w:t xml:space="preserve"> Each function is described in the main text and Table 1.</w:t>
      </w:r>
      <w:r w:rsidR="00E87545">
        <w:rPr>
          <w:rFonts w:ascii="Times New Roman" w:hAnsi="Times New Roman" w:cs="Times New Roman"/>
          <w:sz w:val="24"/>
          <w:szCs w:val="24"/>
        </w:rPr>
        <w:t xml:space="preserve"> </w:t>
      </w:r>
    </w:p>
    <w:p w14:paraId="26D40033" w14:textId="77777777" w:rsidR="00FC7108" w:rsidRDefault="00FC7108"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2C2B0536" w:rsidR="0022005E" w:rsidRPr="003C7159" w:rsidRDefault="0022005E" w:rsidP="00206CCE">
            <w:pPr>
              <w:pStyle w:val="NoSpacing"/>
              <w:rPr>
                <w:rFonts w:ascii="Times New Roman" w:hAnsi="Times New Roman" w:cs="Times New Roman"/>
                <w:sz w:val="20"/>
                <w:szCs w:val="20"/>
              </w:rPr>
            </w:pPr>
            <w:del w:id="72" w:author="Jakob Johann Assmann" w:date="2022-01-13T14:43:00Z">
              <w:r w:rsidDel="002C102D">
                <w:rPr>
                  <w:rFonts w:ascii="Times New Roman" w:hAnsi="Times New Roman" w:cs="Times New Roman"/>
                  <w:sz w:val="20"/>
                  <w:szCs w:val="20"/>
                </w:rPr>
                <w:delText xml:space="preserve">Get </w:delText>
              </w:r>
            </w:del>
            <w:ins w:id="73" w:author="Jakob Johann Assmann" w:date="2022-01-13T14:43:00Z">
              <w:r w:rsidR="002C102D">
                <w:rPr>
                  <w:rFonts w:ascii="Times New Roman" w:hAnsi="Times New Roman" w:cs="Times New Roman"/>
                  <w:sz w:val="20"/>
                  <w:szCs w:val="20"/>
                </w:rPr>
                <w:t>Retrieve</w:t>
              </w:r>
              <w:r w:rsidR="002C102D">
                <w:rPr>
                  <w:rFonts w:ascii="Times New Roman" w:hAnsi="Times New Roman" w:cs="Times New Roman"/>
                  <w:sz w:val="20"/>
                  <w:szCs w:val="20"/>
                </w:rPr>
                <w:t xml:space="preserve"> </w:t>
              </w:r>
            </w:ins>
            <w:r>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1AC44D12" w:rsidR="0022005E" w:rsidRPr="00EC1D88" w:rsidRDefault="002C102D"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neral_prep</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20DC1EEC" w:rsidR="0022005E" w:rsidRPr="00EC1D88" w:rsidRDefault="002C102D"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388708F" w:rsidR="0022005E" w:rsidRPr="00EC1D88" w:rsidRDefault="002C102D"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6E1590C2" w:rsidR="0022005E" w:rsidRPr="00EC1D88" w:rsidRDefault="002C102D"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01DB04A7" w:rsidR="0022005E" w:rsidRPr="00EC1D88" w:rsidRDefault="002C102D"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33B4B9F9" w:rsidR="0022005E" w:rsidRPr="00EC1D88" w:rsidRDefault="002C102D"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6E5E7DF" w:rsidR="0022005E" w:rsidRPr="00EC1D88" w:rsidRDefault="002C102D"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4B1E2D8B" w:rsidR="0022005E" w:rsidRPr="00EC1D88" w:rsidRDefault="002C102D"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48C41A8E" w:rsidR="0022005E" w:rsidRPr="00EC1D88" w:rsidRDefault="002C102D"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15F208C5"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w:t>
      </w:r>
      <w:ins w:id="74" w:author="Jakob Johann Assmann" w:date="2022-01-13T14:47:00Z">
        <w:r w:rsidR="002C102D">
          <w:rPr>
            <w:rFonts w:ascii="Times New Roman" w:hAnsi="Times New Roman" w:cs="Times New Roman"/>
            <w:sz w:val="24"/>
            <w:szCs w:val="24"/>
          </w:rPr>
          <w:t xml:space="preserve">a </w:t>
        </w:r>
      </w:ins>
      <w:r>
        <w:rPr>
          <w:rFonts w:ascii="Times New Roman" w:hAnsi="Times New Roman" w:cs="Times New Roman"/>
          <w:sz w:val="24"/>
          <w:szCs w:val="24"/>
        </w:rPr>
        <w:t>GitHub</w:t>
      </w:r>
      <w:ins w:id="75" w:author="Jakob Johann Assmann" w:date="2022-01-13T14:47:00Z">
        <w:r w:rsidR="002C102D">
          <w:rPr>
            <w:rFonts w:ascii="Times New Roman" w:hAnsi="Times New Roman" w:cs="Times New Roman"/>
            <w:sz w:val="24"/>
            <w:szCs w:val="24"/>
          </w:rPr>
          <w:t xml:space="preserve"> code repository</w:t>
        </w:r>
      </w:ins>
      <w:r>
        <w:rPr>
          <w:rFonts w:ascii="Times New Roman" w:hAnsi="Times New Roman" w:cs="Times New Roman"/>
          <w:sz w:val="24"/>
          <w:szCs w:val="24"/>
        </w:rPr>
        <w:t xml:space="preserve">.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r w:rsidR="0010487C" w:rsidRPr="0010487C">
        <w:rPr>
          <w:rFonts w:ascii="Times New Roman" w:hAnsi="Times New Roman" w:cs="Times New Roman"/>
          <w:i/>
          <w:iCs/>
          <w:sz w:val="24"/>
          <w:szCs w:val="24"/>
        </w:rPr>
        <w:t>install_github</w:t>
      </w:r>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r w:rsidR="0010487C" w:rsidRPr="0010487C">
        <w:rPr>
          <w:rFonts w:ascii="Times New Roman" w:hAnsi="Times New Roman" w:cs="Times New Roman"/>
          <w:i/>
          <w:iCs/>
          <w:sz w:val="24"/>
          <w:szCs w:val="24"/>
        </w:rPr>
        <w:t>devtools</w:t>
      </w:r>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lsatTS")</w:t>
      </w:r>
    </w:p>
    <w:p w14:paraId="59B9861B" w14:textId="77777777" w:rsidR="00132CED" w:rsidRDefault="00132CED" w:rsidP="00F751FB">
      <w:pPr>
        <w:pStyle w:val="NoSpacing"/>
        <w:rPr>
          <w:rFonts w:ascii="Times New Roman" w:hAnsi="Times New Roman" w:cs="Times New Roman"/>
          <w:sz w:val="24"/>
          <w:szCs w:val="24"/>
        </w:rPr>
      </w:pPr>
    </w:p>
    <w:p w14:paraId="7B7A965F" w14:textId="45378EF1" w:rsidR="00000EE0" w:rsidRDefault="00000EE0" w:rsidP="00F751FB">
      <w:pPr>
        <w:pStyle w:val="NoSpacing"/>
        <w:rPr>
          <w:ins w:id="76" w:author="Jakob Johann Assmann" w:date="2022-01-13T14:51:00Z"/>
          <w:rFonts w:ascii="Times New Roman" w:hAnsi="Times New Roman" w:cs="Times New Roman"/>
          <w:sz w:val="24"/>
          <w:szCs w:val="24"/>
        </w:rPr>
      </w:pPr>
      <w:ins w:id="77" w:author="Jakob Johann Assmann" w:date="2022-01-13T14:49:00Z">
        <w:r>
          <w:rPr>
            <w:rFonts w:ascii="Times New Roman" w:hAnsi="Times New Roman" w:cs="Times New Roman"/>
            <w:sz w:val="24"/>
            <w:szCs w:val="24"/>
          </w:rPr>
          <w:t>The installation will compile the package from source code on the user’s computer</w:t>
        </w:r>
      </w:ins>
      <w:ins w:id="78" w:author="Jakob Johann Assmann" w:date="2022-01-13T14:50:00Z">
        <w:r>
          <w:rPr>
            <w:rFonts w:ascii="Times New Roman" w:hAnsi="Times New Roman" w:cs="Times New Roman"/>
            <w:sz w:val="24"/>
            <w:szCs w:val="24"/>
          </w:rPr>
          <w:t xml:space="preserve">. As </w:t>
        </w:r>
      </w:ins>
      <w:ins w:id="79" w:author="Jakob Johann Assmann" w:date="2022-01-13T14:51:00Z">
        <w:r>
          <w:rPr>
            <w:rFonts w:ascii="Times New Roman" w:hAnsi="Times New Roman" w:cs="Times New Roman"/>
            <w:sz w:val="24"/>
            <w:szCs w:val="24"/>
          </w:rPr>
          <w:t xml:space="preserve">the </w:t>
        </w:r>
      </w:ins>
      <w:ins w:id="80" w:author="Jakob Johann Assmann" w:date="2022-01-13T14:50:00Z">
        <w:r>
          <w:rPr>
            <w:rFonts w:ascii="Times New Roman" w:hAnsi="Times New Roman" w:cs="Times New Roman"/>
            <w:sz w:val="24"/>
            <w:szCs w:val="24"/>
          </w:rPr>
          <w:t>lsa</w:t>
        </w:r>
      </w:ins>
      <w:ins w:id="81" w:author="Jakob Johann Assmann" w:date="2022-01-13T14:51:00Z">
        <w:r>
          <w:rPr>
            <w:rFonts w:ascii="Times New Roman" w:hAnsi="Times New Roman" w:cs="Times New Roman"/>
            <w:sz w:val="24"/>
            <w:szCs w:val="24"/>
          </w:rPr>
          <w:t>T</w:t>
        </w:r>
      </w:ins>
      <w:ins w:id="82" w:author="Jakob Johann Assmann" w:date="2022-01-13T14:50:00Z">
        <w:r>
          <w:rPr>
            <w:rFonts w:ascii="Times New Roman" w:hAnsi="Times New Roman" w:cs="Times New Roman"/>
            <w:sz w:val="24"/>
            <w:szCs w:val="24"/>
          </w:rPr>
          <w:t xml:space="preserve">S </w:t>
        </w:r>
      </w:ins>
      <w:ins w:id="83" w:author="Jakob Johann Assmann" w:date="2022-01-13T14:51:00Z">
        <w:r>
          <w:rPr>
            <w:rFonts w:ascii="Times New Roman" w:hAnsi="Times New Roman" w:cs="Times New Roman"/>
            <w:sz w:val="24"/>
            <w:szCs w:val="24"/>
          </w:rPr>
          <w:t xml:space="preserve">package itself is </w:t>
        </w:r>
      </w:ins>
      <w:ins w:id="84" w:author="Jakob Johann Assmann" w:date="2022-01-13T14:50:00Z">
        <w:r>
          <w:rPr>
            <w:rFonts w:ascii="Times New Roman" w:hAnsi="Times New Roman" w:cs="Times New Roman"/>
            <w:sz w:val="24"/>
            <w:szCs w:val="24"/>
          </w:rPr>
          <w:t xml:space="preserve">exclusively </w:t>
        </w:r>
      </w:ins>
      <w:ins w:id="85" w:author="Jakob Johann Assmann" w:date="2022-01-13T14:51:00Z">
        <w:r>
          <w:rPr>
            <w:rFonts w:ascii="Times New Roman" w:hAnsi="Times New Roman" w:cs="Times New Roman"/>
            <w:sz w:val="24"/>
            <w:szCs w:val="24"/>
          </w:rPr>
          <w:t xml:space="preserve">written </w:t>
        </w:r>
      </w:ins>
      <w:ins w:id="86" w:author="Jakob Johann Assmann" w:date="2022-01-13T14:50:00Z">
        <w:r>
          <w:rPr>
            <w:rFonts w:ascii="Times New Roman" w:hAnsi="Times New Roman" w:cs="Times New Roman"/>
            <w:sz w:val="24"/>
            <w:szCs w:val="24"/>
          </w:rPr>
          <w:t>in R code</w:t>
        </w:r>
      </w:ins>
      <w:ins w:id="87" w:author="Jakob Johann Assmann" w:date="2022-01-13T14:51:00Z">
        <w:r>
          <w:rPr>
            <w:rFonts w:ascii="Times New Roman" w:hAnsi="Times New Roman" w:cs="Times New Roman"/>
            <w:sz w:val="24"/>
            <w:szCs w:val="24"/>
          </w:rPr>
          <w:t>,</w:t>
        </w:r>
      </w:ins>
      <w:ins w:id="88" w:author="Jakob Johann Assmann" w:date="2022-01-13T14:50:00Z">
        <w:r>
          <w:rPr>
            <w:rFonts w:ascii="Times New Roman" w:hAnsi="Times New Roman" w:cs="Times New Roman"/>
            <w:sz w:val="24"/>
            <w:szCs w:val="24"/>
          </w:rPr>
          <w:t xml:space="preserve"> </w:t>
        </w:r>
      </w:ins>
      <w:ins w:id="89" w:author="Jakob Johann Assmann" w:date="2022-01-13T14:49:00Z">
        <w:r>
          <w:rPr>
            <w:rFonts w:ascii="Times New Roman" w:hAnsi="Times New Roman" w:cs="Times New Roman"/>
            <w:sz w:val="24"/>
            <w:szCs w:val="24"/>
          </w:rPr>
          <w:t xml:space="preserve">no additional </w:t>
        </w:r>
      </w:ins>
      <w:ins w:id="90" w:author="Jakob Johann Assmann" w:date="2022-01-13T14:50:00Z">
        <w:r>
          <w:rPr>
            <w:rFonts w:ascii="Times New Roman" w:hAnsi="Times New Roman" w:cs="Times New Roman"/>
            <w:sz w:val="24"/>
            <w:szCs w:val="24"/>
          </w:rPr>
          <w:t>soft</w:t>
        </w:r>
      </w:ins>
      <w:ins w:id="91" w:author="Jakob Johann Assmann" w:date="2022-01-13T14:51:00Z">
        <w:r>
          <w:rPr>
            <w:rFonts w:ascii="Times New Roman" w:hAnsi="Times New Roman" w:cs="Times New Roman"/>
            <w:sz w:val="24"/>
            <w:szCs w:val="24"/>
          </w:rPr>
          <w:t>ware (such as R</w:t>
        </w:r>
      </w:ins>
      <w:ins w:id="92" w:author="Jakob Johann Assmann" w:date="2022-01-13T14:49:00Z">
        <w:r>
          <w:rPr>
            <w:rFonts w:ascii="Times New Roman" w:hAnsi="Times New Roman" w:cs="Times New Roman"/>
            <w:sz w:val="24"/>
            <w:szCs w:val="24"/>
          </w:rPr>
          <w:t>tools</w:t>
        </w:r>
      </w:ins>
      <w:ins w:id="93" w:author="Jakob Johann Assmann" w:date="2022-01-13T14:51:00Z">
        <w:r>
          <w:rPr>
            <w:rFonts w:ascii="Times New Roman" w:hAnsi="Times New Roman" w:cs="Times New Roman"/>
            <w:sz w:val="24"/>
            <w:szCs w:val="24"/>
          </w:rPr>
          <w:t>)</w:t>
        </w:r>
      </w:ins>
      <w:ins w:id="94" w:author="Jakob Johann Assmann" w:date="2022-01-13T14:49:00Z">
        <w:r>
          <w:rPr>
            <w:rFonts w:ascii="Times New Roman" w:hAnsi="Times New Roman" w:cs="Times New Roman"/>
            <w:sz w:val="24"/>
            <w:szCs w:val="24"/>
          </w:rPr>
          <w:t xml:space="preserve"> </w:t>
        </w:r>
      </w:ins>
      <w:ins w:id="95" w:author="Jakob Johann Assmann" w:date="2022-01-13T14:51:00Z">
        <w:r>
          <w:rPr>
            <w:rFonts w:ascii="Times New Roman" w:hAnsi="Times New Roman" w:cs="Times New Roman"/>
            <w:sz w:val="24"/>
            <w:szCs w:val="24"/>
          </w:rPr>
          <w:t xml:space="preserve">is required. </w:t>
        </w:r>
      </w:ins>
    </w:p>
    <w:p w14:paraId="346BA836" w14:textId="0D7FD0D1" w:rsidR="00000EE0" w:rsidRDefault="00000EE0" w:rsidP="00F751FB">
      <w:pPr>
        <w:pStyle w:val="NoSpacing"/>
        <w:rPr>
          <w:ins w:id="96" w:author="Jakob Johann Assmann" w:date="2022-01-13T14:49:00Z"/>
          <w:rFonts w:ascii="Times New Roman" w:hAnsi="Times New Roman" w:cs="Times New Roman"/>
          <w:sz w:val="24"/>
          <w:szCs w:val="24"/>
        </w:rPr>
      </w:pPr>
      <w:ins w:id="97" w:author="Jakob Johann Assmann" w:date="2022-01-13T14:50:00Z">
        <w:r>
          <w:rPr>
            <w:rFonts w:ascii="Times New Roman" w:hAnsi="Times New Roman" w:cs="Times New Roman"/>
            <w:sz w:val="24"/>
            <w:szCs w:val="24"/>
          </w:rPr>
          <w:t xml:space="preserve"> </w:t>
        </w:r>
      </w:ins>
    </w:p>
    <w:p w14:paraId="2DD44ECF" w14:textId="77777777" w:rsidR="000E494E" w:rsidRDefault="0026479A" w:rsidP="00F751FB">
      <w:pPr>
        <w:pStyle w:val="NoSpacing"/>
        <w:rPr>
          <w:ins w:id="98" w:author="Jakob Johann Assmann" w:date="2022-01-13T15:21:00Z"/>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r w:rsidR="00132CED" w:rsidRPr="00132CED">
        <w:rPr>
          <w:rFonts w:ascii="Times New Roman" w:hAnsi="Times New Roman" w:cs="Times New Roman"/>
          <w:i/>
          <w:iCs/>
          <w:sz w:val="24"/>
          <w:szCs w:val="24"/>
        </w:rPr>
        <w:t>rgee</w:t>
      </w:r>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4"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r w:rsidRPr="0026479A">
        <w:rPr>
          <w:rFonts w:ascii="Times New Roman" w:hAnsi="Times New Roman" w:cs="Times New Roman"/>
          <w:i/>
          <w:iCs/>
          <w:sz w:val="24"/>
          <w:szCs w:val="24"/>
        </w:rPr>
        <w:t>rgee</w:t>
      </w:r>
      <w:r w:rsidR="00112D34">
        <w:rPr>
          <w:rFonts w:ascii="Times New Roman" w:hAnsi="Times New Roman" w:cs="Times New Roman"/>
          <w:sz w:val="24"/>
          <w:szCs w:val="24"/>
        </w:rPr>
        <w:t xml:space="preserve">, respectively. </w:t>
      </w:r>
    </w:p>
    <w:p w14:paraId="096BAC14" w14:textId="77777777" w:rsidR="000E494E" w:rsidRDefault="000E494E" w:rsidP="00F751FB">
      <w:pPr>
        <w:pStyle w:val="NoSpacing"/>
        <w:rPr>
          <w:ins w:id="99" w:author="Jakob Johann Assmann" w:date="2022-01-13T15:21:00Z"/>
          <w:rFonts w:ascii="Times New Roman" w:hAnsi="Times New Roman" w:cs="Times New Roman"/>
          <w:sz w:val="24"/>
          <w:szCs w:val="24"/>
        </w:rPr>
      </w:pPr>
    </w:p>
    <w:p w14:paraId="4702EBEB" w14:textId="4BCB3DCE" w:rsidR="000E494E" w:rsidRDefault="000E494E" w:rsidP="000E494E">
      <w:pPr>
        <w:pStyle w:val="NoSpacing"/>
        <w:rPr>
          <w:ins w:id="100" w:author="Jakob Johann Assmann" w:date="2022-01-13T15:21:00Z"/>
          <w:rFonts w:ascii="Times New Roman" w:hAnsi="Times New Roman" w:cs="Times New Roman"/>
          <w:sz w:val="24"/>
          <w:szCs w:val="24"/>
        </w:rPr>
      </w:pPr>
      <w:commentRangeStart w:id="101"/>
      <w:ins w:id="102" w:author="Jakob Johann Assmann" w:date="2022-01-13T15:20:00Z">
        <w:r>
          <w:rPr>
            <w:rFonts w:ascii="Times New Roman" w:hAnsi="Times New Roman" w:cs="Times New Roman"/>
            <w:sz w:val="24"/>
            <w:szCs w:val="24"/>
          </w:rPr>
          <w:t xml:space="preserve">All other external package dependencies </w:t>
        </w:r>
      </w:ins>
      <w:commentRangeEnd w:id="101"/>
      <w:ins w:id="103" w:author="Jakob Johann Assmann" w:date="2022-01-13T15:24:00Z">
        <w:r>
          <w:rPr>
            <w:rStyle w:val="CommentReference"/>
          </w:rPr>
          <w:commentReference w:id="101"/>
        </w:r>
      </w:ins>
      <w:ins w:id="104" w:author="Jakob Johann Assmann" w:date="2022-01-13T15:20:00Z">
        <w:r>
          <w:rPr>
            <w:rFonts w:ascii="Times New Roman" w:hAnsi="Times New Roman" w:cs="Times New Roman"/>
            <w:sz w:val="24"/>
            <w:szCs w:val="24"/>
          </w:rPr>
          <w:t xml:space="preserve">are </w:t>
        </w:r>
      </w:ins>
      <w:ins w:id="105" w:author="Jakob Johann Assmann" w:date="2022-01-13T15:23:00Z">
        <w:r>
          <w:rPr>
            <w:rFonts w:ascii="Times New Roman" w:hAnsi="Times New Roman" w:cs="Times New Roman"/>
            <w:sz w:val="24"/>
            <w:szCs w:val="24"/>
          </w:rPr>
          <w:t>configured and dealt wit</w:t>
        </w:r>
      </w:ins>
      <w:ins w:id="106" w:author="Jakob Johann Assmann" w:date="2022-01-13T15:24:00Z">
        <w:r>
          <w:rPr>
            <w:rFonts w:ascii="Times New Roman" w:hAnsi="Times New Roman" w:cs="Times New Roman"/>
            <w:sz w:val="24"/>
            <w:szCs w:val="24"/>
          </w:rPr>
          <w:t>h</w:t>
        </w:r>
      </w:ins>
      <w:ins w:id="107" w:author="Jakob Johann Assmann" w:date="2022-01-13T15:20:00Z">
        <w:r>
          <w:rPr>
            <w:rFonts w:ascii="Times New Roman" w:hAnsi="Times New Roman" w:cs="Times New Roman"/>
            <w:sz w:val="24"/>
            <w:szCs w:val="24"/>
          </w:rPr>
          <w:t xml:space="preserve"> </w:t>
        </w:r>
      </w:ins>
      <w:ins w:id="108" w:author="Jakob Johann Assmann" w:date="2022-01-13T15:24:00Z">
        <w:r>
          <w:rPr>
            <w:rFonts w:ascii="Times New Roman" w:hAnsi="Times New Roman" w:cs="Times New Roman"/>
            <w:sz w:val="24"/>
            <w:szCs w:val="24"/>
          </w:rPr>
          <w:t xml:space="preserve">by </w:t>
        </w:r>
        <w:r w:rsidRPr="000E494E">
          <w:rPr>
            <w:rFonts w:ascii="Times New Roman" w:hAnsi="Times New Roman" w:cs="Times New Roman"/>
            <w:i/>
            <w:iCs/>
            <w:sz w:val="24"/>
            <w:szCs w:val="24"/>
            <w:rPrChange w:id="109" w:author="Jakob Johann Assmann" w:date="2022-01-13T15:24:00Z">
              <w:rPr>
                <w:rFonts w:ascii="Times New Roman" w:hAnsi="Times New Roman" w:cs="Times New Roman"/>
                <w:sz w:val="24"/>
                <w:szCs w:val="24"/>
              </w:rPr>
            </w:rPrChange>
          </w:rPr>
          <w:t>devtools</w:t>
        </w:r>
        <w:r>
          <w:rPr>
            <w:rFonts w:ascii="Times New Roman" w:hAnsi="Times New Roman" w:cs="Times New Roman"/>
            <w:sz w:val="24"/>
            <w:szCs w:val="24"/>
          </w:rPr>
          <w:t xml:space="preserve"> </w:t>
        </w:r>
      </w:ins>
      <w:ins w:id="110" w:author="Jakob Johann Assmann" w:date="2022-01-13T15:20:00Z">
        <w:r>
          <w:rPr>
            <w:rFonts w:ascii="Times New Roman" w:hAnsi="Times New Roman" w:cs="Times New Roman"/>
            <w:sz w:val="24"/>
            <w:szCs w:val="24"/>
          </w:rPr>
          <w:t>automatically during the installation</w:t>
        </w:r>
      </w:ins>
      <w:ins w:id="111" w:author="Jakob Johann Assmann" w:date="2022-01-13T15:21:00Z">
        <w:r>
          <w:rPr>
            <w:rFonts w:ascii="Times New Roman" w:hAnsi="Times New Roman" w:cs="Times New Roman"/>
            <w:sz w:val="24"/>
            <w:szCs w:val="24"/>
          </w:rPr>
          <w:t>. These required packages include:</w:t>
        </w:r>
      </w:ins>
      <w:ins w:id="112" w:author="Jakob Johann Assmann" w:date="2022-01-13T15:22:00Z">
        <w:r w:rsidRPr="000E494E">
          <w:rPr>
            <w:rFonts w:ascii="Times New Roman" w:hAnsi="Times New Roman" w:cs="Times New Roman"/>
            <w:sz w:val="24"/>
            <w:szCs w:val="24"/>
          </w:rPr>
          <w:t xml:space="preserve"> </w:t>
        </w:r>
        <w:commentRangeStart w:id="113"/>
        <w:r w:rsidRPr="000E494E">
          <w:rPr>
            <w:rFonts w:ascii="Times New Roman" w:hAnsi="Times New Roman" w:cs="Times New Roman"/>
            <w:sz w:val="24"/>
            <w:szCs w:val="24"/>
          </w:rPr>
          <w:t>magrittr</w:t>
        </w:r>
      </w:ins>
      <w:commentRangeEnd w:id="113"/>
      <w:ins w:id="114" w:author="Jakob Johann Assmann" w:date="2022-01-13T15:42:00Z">
        <w:r w:rsidR="00993BF9">
          <w:rPr>
            <w:rStyle w:val="CommentReference"/>
          </w:rPr>
          <w:commentReference w:id="113"/>
        </w:r>
      </w:ins>
      <w:ins w:id="115" w:author="Jakob Johann Assmann" w:date="2022-01-13T15:22:00Z">
        <w:r w:rsidRPr="000E494E">
          <w:rPr>
            <w:rFonts w:ascii="Times New Roman" w:hAnsi="Times New Roman" w:cs="Times New Roman"/>
            <w:sz w:val="24"/>
            <w:szCs w:val="24"/>
          </w:rPr>
          <w:t xml:space="preserve">, dplyr, tidyr, sf, crayon, mapview, purrr, data.table, ggplot2, </w:t>
        </w:r>
        <w:r w:rsidRPr="000E494E">
          <w:rPr>
            <w:rFonts w:ascii="Times New Roman" w:hAnsi="Times New Roman" w:cs="Times New Roman"/>
            <w:sz w:val="24"/>
            <w:szCs w:val="24"/>
            <w:lang w:val="en-GB"/>
            <w:rPrChange w:id="116" w:author="Jakob Johann Assmann" w:date="2022-01-13T15:23:00Z">
              <w:rPr>
                <w:rFonts w:ascii="Times New Roman" w:hAnsi="Times New Roman" w:cs="Times New Roman"/>
                <w:sz w:val="24"/>
                <w:szCs w:val="24"/>
              </w:rPr>
            </w:rPrChange>
          </w:rPr>
          <w:t xml:space="preserve">R.utils, stats, stringr, ggpubr, </w:t>
        </w:r>
        <w:r w:rsidRPr="000E494E">
          <w:rPr>
            <w:rFonts w:ascii="Times New Roman" w:hAnsi="Times New Roman" w:cs="Times New Roman"/>
            <w:sz w:val="24"/>
            <w:szCs w:val="24"/>
          </w:rPr>
          <w:t xml:space="preserve">ranger, zoo, </w:t>
        </w:r>
        <w:r>
          <w:rPr>
            <w:rFonts w:ascii="Times New Roman" w:hAnsi="Times New Roman" w:cs="Times New Roman"/>
            <w:sz w:val="24"/>
            <w:szCs w:val="24"/>
          </w:rPr>
          <w:t xml:space="preserve">and </w:t>
        </w:r>
        <w:r w:rsidRPr="000E494E">
          <w:rPr>
            <w:rFonts w:ascii="Times New Roman" w:hAnsi="Times New Roman" w:cs="Times New Roman"/>
            <w:sz w:val="24"/>
            <w:szCs w:val="24"/>
          </w:rPr>
          <w:t>zyp</w:t>
        </w:r>
        <w:r>
          <w:rPr>
            <w:rFonts w:ascii="Times New Roman" w:hAnsi="Times New Roman" w:cs="Times New Roman"/>
            <w:sz w:val="24"/>
            <w:szCs w:val="24"/>
          </w:rPr>
          <w:t>.</w:t>
        </w:r>
      </w:ins>
    </w:p>
    <w:p w14:paraId="3C0E3856" w14:textId="7AEA5AC4" w:rsidR="00B41BE5" w:rsidRPr="00132CED" w:rsidRDefault="000E494E" w:rsidP="00F751FB">
      <w:pPr>
        <w:pStyle w:val="NoSpacing"/>
        <w:rPr>
          <w:rFonts w:ascii="Times New Roman" w:hAnsi="Times New Roman" w:cs="Times New Roman"/>
          <w:sz w:val="24"/>
          <w:szCs w:val="24"/>
        </w:rPr>
      </w:pPr>
      <w:ins w:id="117" w:author="Jakob Johann Assmann" w:date="2022-01-13T15:21:00Z">
        <w:r>
          <w:rPr>
            <w:rFonts w:ascii="Times New Roman" w:hAnsi="Times New Roman" w:cs="Times New Roman"/>
            <w:sz w:val="24"/>
            <w:szCs w:val="24"/>
          </w:rPr>
          <w:t xml:space="preserve"> </w:t>
        </w:r>
      </w:ins>
      <w:ins w:id="118" w:author="Jakob Johann Assmann" w:date="2022-01-13T15:20:00Z">
        <w:r>
          <w:rPr>
            <w:rFonts w:ascii="Times New Roman" w:hAnsi="Times New Roman" w:cs="Times New Roman"/>
            <w:sz w:val="24"/>
            <w:szCs w:val="24"/>
          </w:rPr>
          <w:t xml:space="preserve"> </w:t>
        </w:r>
      </w:ins>
      <w:r w:rsidR="0026479A">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7E0C1F01" w14:textId="72841FCB" w:rsidR="00F751FB" w:rsidRPr="00792C3C" w:rsidRDefault="00452483" w:rsidP="00C81F1B">
      <w:pPr>
        <w:pStyle w:val="Heading1"/>
      </w:pPr>
      <w:commentRangeStart w:id="119"/>
      <w:r>
        <w:t>Data extraction</w:t>
      </w:r>
      <w:commentRangeEnd w:id="119"/>
      <w:r w:rsidR="000B55F0">
        <w:rPr>
          <w:rStyle w:val="CommentReference"/>
          <w:rFonts w:asciiTheme="minorHAnsi" w:eastAsiaTheme="minorEastAsia" w:hAnsiTheme="minorHAnsi" w:cstheme="minorBidi"/>
          <w:b w:val="0"/>
          <w:bCs w:val="0"/>
          <w:kern w:val="0"/>
        </w:rPr>
        <w:commentReference w:id="119"/>
      </w:r>
    </w:p>
    <w:p w14:paraId="1656B8EA" w14:textId="3DFF7740"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del w:id="120" w:author="Jakob Johann Assmann" w:date="2022-01-13T15:00:00Z">
        <w:r w:rsidRPr="00C56196" w:rsidDel="00C62C10">
          <w:rPr>
            <w:rFonts w:ascii="Times New Roman" w:hAnsi="Times New Roman" w:cs="Times New Roman"/>
            <w:sz w:val="24"/>
            <w:szCs w:val="24"/>
          </w:rPr>
          <w:delText>provides functions for</w:delText>
        </w:r>
      </w:del>
      <w:ins w:id="121" w:author="Jakob Johann Assmann" w:date="2022-01-13T15:02:00Z">
        <w:r w:rsidR="00C62C10">
          <w:rPr>
            <w:rFonts w:ascii="Times New Roman" w:hAnsi="Times New Roman" w:cs="Times New Roman"/>
            <w:sz w:val="24"/>
            <w:szCs w:val="24"/>
          </w:rPr>
          <w:t>allows for</w:t>
        </w:r>
      </w:ins>
      <w:ins w:id="122" w:author="Jakob Johann Assmann" w:date="2022-01-13T15:00:00Z">
        <w:r w:rsidR="00C62C10">
          <w:rPr>
            <w:rFonts w:ascii="Times New Roman" w:hAnsi="Times New Roman" w:cs="Times New Roman"/>
            <w:sz w:val="24"/>
            <w:szCs w:val="24"/>
          </w:rPr>
          <w:t xml:space="preserve"> the</w:t>
        </w:r>
      </w:ins>
      <w:r w:rsidRPr="00C56196">
        <w:rPr>
          <w:rFonts w:ascii="Times New Roman" w:hAnsi="Times New Roman" w:cs="Times New Roman"/>
          <w:sz w:val="24"/>
          <w:szCs w:val="24"/>
        </w:rPr>
        <w:t xml:space="preserve"> </w:t>
      </w:r>
      <w:ins w:id="123" w:author="Jakob Johann Assmann" w:date="2022-01-13T14:56:00Z">
        <w:r w:rsidR="00F24CC5">
          <w:rPr>
            <w:rFonts w:ascii="Times New Roman" w:hAnsi="Times New Roman" w:cs="Times New Roman"/>
            <w:sz w:val="24"/>
            <w:szCs w:val="24"/>
          </w:rPr>
          <w:t xml:space="preserve">point </w:t>
        </w:r>
      </w:ins>
      <w:r w:rsidRPr="00C56196">
        <w:rPr>
          <w:rFonts w:ascii="Times New Roman" w:hAnsi="Times New Roman" w:cs="Times New Roman"/>
          <w:sz w:val="24"/>
          <w:szCs w:val="24"/>
        </w:rPr>
        <w:t xml:space="preserve">sample-based extraction of full Landsat data records from </w:t>
      </w:r>
      <w:ins w:id="124" w:author="Jakob Johann Assmann" w:date="2022-01-13T14:57:00Z">
        <w:r w:rsidR="00F24CC5">
          <w:rPr>
            <w:rFonts w:ascii="Times New Roman" w:hAnsi="Times New Roman" w:cs="Times New Roman"/>
            <w:sz w:val="24"/>
            <w:szCs w:val="24"/>
          </w:rPr>
          <w:t xml:space="preserve">the </w:t>
        </w:r>
      </w:ins>
      <w:r w:rsidRPr="00C56196">
        <w:rPr>
          <w:rFonts w:ascii="Times New Roman" w:hAnsi="Times New Roman" w:cs="Times New Roman"/>
          <w:sz w:val="24"/>
          <w:szCs w:val="24"/>
        </w:rPr>
        <w:t xml:space="preserve">GEE </w:t>
      </w:r>
      <w:del w:id="125" w:author="Jakob Johann Assmann" w:date="2022-01-13T14:59:00Z">
        <w:r w:rsidRPr="00C56196" w:rsidDel="00C62C10">
          <w:rPr>
            <w:rFonts w:ascii="Times New Roman" w:hAnsi="Times New Roman" w:cs="Times New Roman"/>
            <w:sz w:val="24"/>
            <w:szCs w:val="24"/>
          </w:rPr>
          <w:delText>and relies on</w:delText>
        </w:r>
      </w:del>
      <w:ins w:id="126" w:author="Jakob Johann Assmann" w:date="2022-01-13T15:00:00Z">
        <w:r w:rsidR="00C62C10">
          <w:rPr>
            <w:rFonts w:ascii="Times New Roman" w:hAnsi="Times New Roman" w:cs="Times New Roman"/>
            <w:sz w:val="24"/>
            <w:szCs w:val="24"/>
          </w:rPr>
          <w:t>using</w:t>
        </w:r>
      </w:ins>
      <w:r w:rsidRPr="00C56196">
        <w:rPr>
          <w:rFonts w:ascii="Times New Roman" w:hAnsi="Times New Roman" w:cs="Times New Roman"/>
          <w:sz w:val="24"/>
          <w:szCs w:val="24"/>
        </w:rPr>
        <w:t xml:space="preserve"> </w:t>
      </w:r>
      <w:del w:id="127" w:author="Jakob Johann Assmann" w:date="2022-01-13T14:57:00Z">
        <w:r w:rsidRPr="00C56196" w:rsidDel="00F24CC5">
          <w:rPr>
            <w:rFonts w:ascii="Times New Roman" w:hAnsi="Times New Roman" w:cs="Times New Roman"/>
            <w:sz w:val="24"/>
            <w:szCs w:val="24"/>
          </w:rPr>
          <w:delText>underlaying functionality</w:delText>
        </w:r>
      </w:del>
      <w:ins w:id="128" w:author="Jakob Johann Assmann" w:date="2022-01-13T14:57:00Z">
        <w:r w:rsidR="00F24CC5">
          <w:rPr>
            <w:rFonts w:ascii="Times New Roman" w:hAnsi="Times New Roman" w:cs="Times New Roman"/>
            <w:sz w:val="24"/>
            <w:szCs w:val="24"/>
          </w:rPr>
          <w:t>the application programming interface</w:t>
        </w:r>
      </w:ins>
      <w:r w:rsidRPr="00C56196">
        <w:rPr>
          <w:rFonts w:ascii="Times New Roman" w:hAnsi="Times New Roman" w:cs="Times New Roman"/>
          <w:sz w:val="24"/>
          <w:szCs w:val="24"/>
        </w:rPr>
        <w:t xml:space="preserve"> provided by the </w:t>
      </w:r>
      <w:r w:rsidRPr="00C56196">
        <w:rPr>
          <w:rFonts w:ascii="Times New Roman" w:hAnsi="Times New Roman" w:cs="Times New Roman"/>
          <w:i/>
          <w:iCs/>
          <w:sz w:val="24"/>
          <w:szCs w:val="24"/>
        </w:rPr>
        <w:t>rgee</w:t>
      </w:r>
      <w:r w:rsidRPr="00C56196">
        <w:rPr>
          <w:rFonts w:ascii="Times New Roman" w:hAnsi="Times New Roman" w:cs="Times New Roman"/>
          <w:sz w:val="24"/>
          <w:szCs w:val="24"/>
        </w:rPr>
        <w:t xml:space="preserve"> package. Data extraction is conducted using the function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 xml:space="preserve">. </w:t>
      </w:r>
      <w:ins w:id="129" w:author="Jakob Johann Assmann" w:date="2022-01-13T15:01:00Z">
        <w:r w:rsidR="00C62C10">
          <w:rPr>
            <w:rFonts w:ascii="Times New Roman" w:hAnsi="Times New Roman" w:cs="Times New Roman"/>
            <w:sz w:val="24"/>
            <w:szCs w:val="24"/>
          </w:rPr>
          <w:t>Should the user wish to extract the Landsat records for an area instead,</w:t>
        </w:r>
      </w:ins>
      <w:ins w:id="130" w:author="Jakob Johann Assmann" w:date="2022-01-13T15:02:00Z">
        <w:r w:rsidR="00C62C10">
          <w:rPr>
            <w:rFonts w:ascii="Times New Roman" w:hAnsi="Times New Roman" w:cs="Times New Roman"/>
            <w:sz w:val="24"/>
            <w:szCs w:val="24"/>
          </w:rPr>
          <w:t xml:space="preserve"> then the </w:t>
        </w:r>
      </w:ins>
      <w:ins w:id="131" w:author="Jakob Johann Assmann" w:date="2022-01-13T15:14:00Z">
        <w:r w:rsidR="009C3125">
          <w:rPr>
            <w:rFonts w:ascii="Times New Roman" w:hAnsi="Times New Roman" w:cs="Times New Roman"/>
            <w:sz w:val="24"/>
            <w:szCs w:val="24"/>
          </w:rPr>
          <w:t xml:space="preserve">optional </w:t>
        </w:r>
      </w:ins>
      <w:ins w:id="132" w:author="Jakob Johann Assmann" w:date="2022-01-13T15:02:00Z">
        <w:r w:rsidR="00C62C10" w:rsidRPr="00C62C10">
          <w:rPr>
            <w:rFonts w:ascii="Times New Roman" w:hAnsi="Times New Roman" w:cs="Times New Roman"/>
            <w:i/>
            <w:iCs/>
            <w:sz w:val="24"/>
            <w:szCs w:val="24"/>
            <w:rPrChange w:id="133" w:author="Jakob Johann Assmann" w:date="2022-01-13T15:02:00Z">
              <w:rPr>
                <w:rFonts w:ascii="Times New Roman" w:hAnsi="Times New Roman" w:cs="Times New Roman"/>
                <w:sz w:val="24"/>
                <w:szCs w:val="24"/>
              </w:rPr>
            </w:rPrChange>
          </w:rPr>
          <w:t>lstat_get_pixel_centers()</w:t>
        </w:r>
        <w:r w:rsidR="00C62C10">
          <w:rPr>
            <w:rFonts w:ascii="Times New Roman" w:hAnsi="Times New Roman" w:cs="Times New Roman"/>
            <w:sz w:val="24"/>
            <w:szCs w:val="24"/>
          </w:rPr>
          <w:t xml:space="preserve"> function can be used </w:t>
        </w:r>
      </w:ins>
      <w:ins w:id="134" w:author="Jakob Johann Assmann" w:date="2022-01-13T15:03:00Z">
        <w:r w:rsidR="008C2C3E">
          <w:rPr>
            <w:rFonts w:ascii="Times New Roman" w:hAnsi="Times New Roman" w:cs="Times New Roman"/>
            <w:sz w:val="24"/>
            <w:szCs w:val="24"/>
          </w:rPr>
          <w:t xml:space="preserve">to obtain a regular grid </w:t>
        </w:r>
      </w:ins>
      <w:ins w:id="135" w:author="Jakob Johann Assmann" w:date="2022-01-13T15:15:00Z">
        <w:r w:rsidR="009C3125">
          <w:rPr>
            <w:rFonts w:ascii="Times New Roman" w:hAnsi="Times New Roman" w:cs="Times New Roman"/>
            <w:sz w:val="24"/>
            <w:szCs w:val="24"/>
          </w:rPr>
          <w:t xml:space="preserve">of point-sample locations </w:t>
        </w:r>
      </w:ins>
      <w:ins w:id="136" w:author="Jakob Johann Assmann" w:date="2022-01-13T15:03:00Z">
        <w:r w:rsidR="008C2C3E">
          <w:rPr>
            <w:rFonts w:ascii="Times New Roman" w:hAnsi="Times New Roman" w:cs="Times New Roman"/>
            <w:sz w:val="24"/>
            <w:szCs w:val="24"/>
          </w:rPr>
          <w:t>across the area of</w:t>
        </w:r>
      </w:ins>
      <w:ins w:id="137" w:author="Jakob Johann Assmann" w:date="2022-01-13T15:05:00Z">
        <w:r w:rsidR="008C2C3E">
          <w:rPr>
            <w:rFonts w:ascii="Times New Roman" w:hAnsi="Times New Roman" w:cs="Times New Roman"/>
            <w:sz w:val="24"/>
            <w:szCs w:val="24"/>
          </w:rPr>
          <w:t xml:space="preserve"> interest</w:t>
        </w:r>
      </w:ins>
      <w:ins w:id="138" w:author="Jakob Johann Assmann" w:date="2022-01-13T15:03:00Z">
        <w:r w:rsidR="008C2C3E">
          <w:rPr>
            <w:rFonts w:ascii="Times New Roman" w:hAnsi="Times New Roman" w:cs="Times New Roman"/>
            <w:sz w:val="24"/>
            <w:szCs w:val="24"/>
          </w:rPr>
          <w:t xml:space="preserve">. </w:t>
        </w:r>
      </w:ins>
      <w:del w:id="139" w:author="Jakob Johann Assmann" w:date="2022-01-13T15:04:00Z">
        <w:r w:rsidR="000B55F0" w:rsidDel="008C2C3E">
          <w:rPr>
            <w:rFonts w:ascii="Times New Roman" w:hAnsi="Times New Roman" w:cs="Times New Roman"/>
            <w:sz w:val="24"/>
            <w:szCs w:val="24"/>
          </w:rPr>
          <w:delText>B</w:delText>
        </w:r>
        <w:r w:rsidRPr="00C56196" w:rsidDel="008C2C3E">
          <w:rPr>
            <w:rFonts w:ascii="Times New Roman" w:hAnsi="Times New Roman" w:cs="Times New Roman"/>
            <w:sz w:val="24"/>
            <w:szCs w:val="24"/>
          </w:rPr>
          <w:delText xml:space="preserve">efore </w:delText>
        </w:r>
      </w:del>
      <w:del w:id="140" w:author="Jakob Johann Assmann" w:date="2022-01-13T15:03:00Z">
        <w:r w:rsidRPr="00C56196" w:rsidDel="008C2C3E">
          <w:rPr>
            <w:rFonts w:ascii="Times New Roman" w:hAnsi="Times New Roman" w:cs="Times New Roman"/>
            <w:sz w:val="24"/>
            <w:szCs w:val="24"/>
          </w:rPr>
          <w:delText xml:space="preserve">you </w:delText>
        </w:r>
      </w:del>
      <w:del w:id="141" w:author="Jakob Johann Assmann" w:date="2022-01-13T15:04:00Z">
        <w:r w:rsidRPr="00C56196" w:rsidDel="008C2C3E">
          <w:rPr>
            <w:rFonts w:ascii="Times New Roman" w:hAnsi="Times New Roman" w:cs="Times New Roman"/>
            <w:sz w:val="24"/>
            <w:szCs w:val="24"/>
          </w:rPr>
          <w:delText>start</w:delText>
        </w:r>
      </w:del>
      <w:del w:id="142" w:author="Jakob Johann Assmann" w:date="2022-01-13T15:03:00Z">
        <w:r w:rsidRPr="00C56196" w:rsidDel="008C2C3E">
          <w:rPr>
            <w:rFonts w:ascii="Times New Roman" w:hAnsi="Times New Roman" w:cs="Times New Roman"/>
            <w:sz w:val="24"/>
            <w:szCs w:val="24"/>
          </w:rPr>
          <w:delText xml:space="preserve"> you </w:delText>
        </w:r>
      </w:del>
      <w:del w:id="143" w:author="Jakob Johann Assmann" w:date="2022-01-13T15:04:00Z">
        <w:r w:rsidRPr="00C56196" w:rsidDel="008C2C3E">
          <w:rPr>
            <w:rFonts w:ascii="Times New Roman" w:hAnsi="Times New Roman" w:cs="Times New Roman"/>
            <w:sz w:val="24"/>
            <w:szCs w:val="24"/>
          </w:rPr>
          <w:delText xml:space="preserve">will have to determine whether you will extract data for point coordinates or for a polygon area. </w:delText>
        </w:r>
      </w:del>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1A01C8C5" w14:textId="61CFC2A6"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sidRPr="00C56196">
        <w:rPr>
          <w:rFonts w:ascii="Times New Roman" w:hAnsi="Times New Roman" w:cs="Times New Roman"/>
          <w:sz w:val="24"/>
          <w:szCs w:val="24"/>
        </w:rPr>
        <w:t xml:space="preserve"> will determine the central coordinates of all Landsat </w:t>
      </w:r>
      <w:ins w:id="144" w:author="Jakob Johann Assmann" w:date="2022-01-13T14:58:00Z">
        <w:r w:rsidR="00C62C10">
          <w:rPr>
            <w:rFonts w:ascii="Times New Roman" w:hAnsi="Times New Roman" w:cs="Times New Roman"/>
            <w:sz w:val="24"/>
            <w:szCs w:val="24"/>
          </w:rPr>
          <w:t xml:space="preserve"> </w:t>
        </w:r>
      </w:ins>
      <w:r w:rsidRPr="00C56196">
        <w:rPr>
          <w:rFonts w:ascii="Times New Roman" w:hAnsi="Times New Roman" w:cs="Times New Roman"/>
          <w:sz w:val="24"/>
          <w:szCs w:val="24"/>
        </w:rPr>
        <w:t>pixels that fall within a user-specified polygon</w:t>
      </w:r>
      <w:ins w:id="145" w:author="Jakob Johann Assmann" w:date="2022-01-13T15:35:00Z">
        <w:r w:rsidR="00F67DFA">
          <w:rPr>
            <w:rFonts w:ascii="Times New Roman" w:hAnsi="Times New Roman" w:cs="Times New Roman"/>
            <w:sz w:val="24"/>
            <w:szCs w:val="24"/>
          </w:rPr>
          <w:t xml:space="preserve"> (supplied a</w:t>
        </w:r>
      </w:ins>
      <w:ins w:id="146" w:author="Jakob Johann Assmann" w:date="2022-01-13T15:36:00Z">
        <w:r w:rsidR="00F67DFA">
          <w:rPr>
            <w:rFonts w:ascii="Times New Roman" w:hAnsi="Times New Roman" w:cs="Times New Roman"/>
            <w:sz w:val="24"/>
            <w:szCs w:val="24"/>
          </w:rPr>
          <w:t xml:space="preserve">s </w:t>
        </w:r>
      </w:ins>
      <w:ins w:id="147" w:author="Jakob Johann Assmann" w:date="2022-01-13T15:37:00Z">
        <w:r w:rsidR="00F67DFA">
          <w:rPr>
            <w:rFonts w:ascii="Times New Roman" w:hAnsi="Times New Roman" w:cs="Times New Roman"/>
            <w:sz w:val="24"/>
            <w:szCs w:val="24"/>
          </w:rPr>
          <w:t xml:space="preserve">simple feature </w:t>
        </w:r>
      </w:ins>
      <w:ins w:id="148" w:author="Jakob Johann Assmann" w:date="2022-01-13T15:38:00Z">
        <w:r w:rsidR="00F67DFA">
          <w:rPr>
            <w:rFonts w:ascii="Times New Roman" w:hAnsi="Times New Roman" w:cs="Times New Roman"/>
            <w:sz w:val="24"/>
            <w:szCs w:val="24"/>
          </w:rPr>
          <w:t>collection</w:t>
        </w:r>
      </w:ins>
      <w:ins w:id="149" w:author="Jakob Johann Assmann" w:date="2022-01-13T15:36:00Z">
        <w:r w:rsidR="00F67DFA">
          <w:rPr>
            <w:rFonts w:ascii="Times New Roman" w:hAnsi="Times New Roman" w:cs="Times New Roman"/>
            <w:sz w:val="24"/>
            <w:szCs w:val="24"/>
          </w:rPr>
          <w:t>)</w:t>
        </w:r>
      </w:ins>
      <w:r w:rsidRPr="00C56196">
        <w:rPr>
          <w:rFonts w:ascii="Times New Roman" w:hAnsi="Times New Roman" w:cs="Times New Roman"/>
          <w:sz w:val="24"/>
          <w:szCs w:val="24"/>
        </w:rPr>
        <w:t xml:space="preserve">. </w:t>
      </w:r>
      <w:ins w:id="150" w:author="Jakob Johann Assmann" w:date="2022-01-13T15:05:00Z">
        <w:r w:rsidR="008C2C3E">
          <w:rPr>
            <w:rFonts w:ascii="Times New Roman" w:hAnsi="Times New Roman" w:cs="Times New Roman"/>
            <w:sz w:val="24"/>
            <w:szCs w:val="24"/>
          </w:rPr>
          <w:t>For this the</w:t>
        </w:r>
      </w:ins>
      <w:ins w:id="151" w:author="Jakob Johann Assmann" w:date="2022-01-13T15:07:00Z">
        <w:r w:rsidR="008C2C3E">
          <w:rPr>
            <w:rFonts w:ascii="Times New Roman" w:hAnsi="Times New Roman" w:cs="Times New Roman"/>
            <w:sz w:val="24"/>
            <w:szCs w:val="24"/>
          </w:rPr>
          <w:t xml:space="preserve"> function</w:t>
        </w:r>
      </w:ins>
      <w:ins w:id="152" w:author="Jakob Johann Assmann" w:date="2022-01-13T15:10:00Z">
        <w:r w:rsidR="00A27697">
          <w:rPr>
            <w:rFonts w:ascii="Times New Roman" w:hAnsi="Times New Roman" w:cs="Times New Roman"/>
            <w:sz w:val="24"/>
            <w:szCs w:val="24"/>
          </w:rPr>
          <w:t xml:space="preserve"> </w:t>
        </w:r>
      </w:ins>
      <w:ins w:id="153" w:author="Jakob Johann Assmann" w:date="2022-01-13T15:13:00Z">
        <w:r w:rsidR="009C3125">
          <w:rPr>
            <w:rFonts w:ascii="Times New Roman" w:hAnsi="Times New Roman" w:cs="Times New Roman"/>
            <w:sz w:val="24"/>
            <w:szCs w:val="24"/>
          </w:rPr>
          <w:t>automatically</w:t>
        </w:r>
      </w:ins>
      <w:ins w:id="154" w:author="Jakob Johann Assmann" w:date="2022-01-13T15:07:00Z">
        <w:r w:rsidR="008C2C3E">
          <w:rPr>
            <w:rFonts w:ascii="Times New Roman" w:hAnsi="Times New Roman" w:cs="Times New Roman"/>
            <w:sz w:val="24"/>
            <w:szCs w:val="24"/>
          </w:rPr>
          <w:t xml:space="preserve"> determines the Landsat WRS scene whose center is closest to the center of the user-specified polygon</w:t>
        </w:r>
      </w:ins>
      <w:ins w:id="155" w:author="Jakob Johann Assmann" w:date="2022-01-13T15:09:00Z">
        <w:r w:rsidR="00A27697">
          <w:rPr>
            <w:rFonts w:ascii="Times New Roman" w:hAnsi="Times New Roman" w:cs="Times New Roman"/>
            <w:sz w:val="24"/>
            <w:szCs w:val="24"/>
          </w:rPr>
          <w:t xml:space="preserve">. It </w:t>
        </w:r>
      </w:ins>
      <w:ins w:id="156" w:author="Jakob Johann Assmann" w:date="2022-01-13T15:08:00Z">
        <w:r w:rsidR="00A27697">
          <w:rPr>
            <w:rFonts w:ascii="Times New Roman" w:hAnsi="Times New Roman" w:cs="Times New Roman"/>
            <w:sz w:val="24"/>
            <w:szCs w:val="24"/>
          </w:rPr>
          <w:t xml:space="preserve">then extracts the center coordinates for all pixels </w:t>
        </w:r>
      </w:ins>
      <w:ins w:id="157" w:author="Jakob Johann Assmann" w:date="2022-01-13T15:12:00Z">
        <w:r w:rsidR="00A27697">
          <w:rPr>
            <w:rFonts w:ascii="Times New Roman" w:hAnsi="Times New Roman" w:cs="Times New Roman"/>
            <w:sz w:val="24"/>
            <w:szCs w:val="24"/>
          </w:rPr>
          <w:t xml:space="preserve">that </w:t>
        </w:r>
        <w:r w:rsidR="00A27697">
          <w:rPr>
            <w:rFonts w:ascii="Times New Roman" w:hAnsi="Times New Roman" w:cs="Times New Roman"/>
            <w:sz w:val="24"/>
            <w:szCs w:val="24"/>
          </w:rPr>
          <w:lastRenderedPageBreak/>
          <w:t>overlap with the user-specified polygon from</w:t>
        </w:r>
      </w:ins>
      <w:ins w:id="158" w:author="Jakob Johann Assmann" w:date="2022-01-13T15:10:00Z">
        <w:r w:rsidR="00A27697">
          <w:rPr>
            <w:rFonts w:ascii="Times New Roman" w:hAnsi="Times New Roman" w:cs="Times New Roman"/>
            <w:sz w:val="24"/>
            <w:szCs w:val="24"/>
          </w:rPr>
          <w:t xml:space="preserve"> </w:t>
        </w:r>
      </w:ins>
      <w:ins w:id="159" w:author="Jakob Johann Assmann" w:date="2022-01-13T15:08:00Z">
        <w:r w:rsidR="00A27697">
          <w:rPr>
            <w:rFonts w:ascii="Times New Roman" w:hAnsi="Times New Roman" w:cs="Times New Roman"/>
            <w:sz w:val="24"/>
            <w:szCs w:val="24"/>
          </w:rPr>
          <w:t xml:space="preserve">a </w:t>
        </w:r>
      </w:ins>
      <w:ins w:id="160" w:author="Jakob Johann Assmann" w:date="2022-01-13T15:05:00Z">
        <w:r w:rsidR="008C2C3E">
          <w:rPr>
            <w:rFonts w:ascii="Times New Roman" w:hAnsi="Times New Roman" w:cs="Times New Roman"/>
            <w:sz w:val="24"/>
            <w:szCs w:val="24"/>
          </w:rPr>
          <w:t xml:space="preserve">Landsat 8 </w:t>
        </w:r>
      </w:ins>
      <w:ins w:id="161" w:author="Jakob Johann Assmann" w:date="2022-01-13T15:06:00Z">
        <w:r w:rsidR="008C2C3E">
          <w:rPr>
            <w:rFonts w:ascii="Times New Roman" w:hAnsi="Times New Roman" w:cs="Times New Roman"/>
            <w:sz w:val="24"/>
            <w:szCs w:val="24"/>
          </w:rPr>
          <w:t>scene</w:t>
        </w:r>
      </w:ins>
      <w:ins w:id="162" w:author="Jakob Johann Assmann" w:date="2022-01-13T15:13:00Z">
        <w:r w:rsidR="009C3125">
          <w:rPr>
            <w:rFonts w:ascii="Times New Roman" w:hAnsi="Times New Roman" w:cs="Times New Roman"/>
            <w:sz w:val="24"/>
            <w:szCs w:val="24"/>
          </w:rPr>
          <w:t xml:space="preserve"> using the GEE</w:t>
        </w:r>
      </w:ins>
      <w:ins w:id="163" w:author="Jakob Johann Assmann" w:date="2022-01-13T15:08:00Z">
        <w:r w:rsidR="00A27697">
          <w:rPr>
            <w:rFonts w:ascii="Times New Roman" w:hAnsi="Times New Roman" w:cs="Times New Roman"/>
            <w:sz w:val="24"/>
            <w:szCs w:val="24"/>
          </w:rPr>
          <w:t>.</w:t>
        </w:r>
      </w:ins>
      <w:ins w:id="164" w:author="Jakob Johann Assmann" w:date="2022-01-13T15:10:00Z">
        <w:r w:rsidR="00A27697">
          <w:rPr>
            <w:rFonts w:ascii="Times New Roman" w:hAnsi="Times New Roman" w:cs="Times New Roman"/>
            <w:sz w:val="24"/>
            <w:szCs w:val="24"/>
          </w:rPr>
          <w:t xml:space="preserve"> A buffer can </w:t>
        </w:r>
      </w:ins>
      <w:ins w:id="165" w:author="Jakob Johann Assmann" w:date="2022-01-13T15:11:00Z">
        <w:r w:rsidR="00A27697">
          <w:rPr>
            <w:rFonts w:ascii="Times New Roman" w:hAnsi="Times New Roman" w:cs="Times New Roman"/>
            <w:sz w:val="24"/>
            <w:szCs w:val="24"/>
          </w:rPr>
          <w:t>be specified to include</w:t>
        </w:r>
      </w:ins>
      <w:ins w:id="166" w:author="Jakob Johann Assmann" w:date="2022-01-13T15:12:00Z">
        <w:r w:rsidR="00A27697">
          <w:rPr>
            <w:rFonts w:ascii="Times New Roman" w:hAnsi="Times New Roman" w:cs="Times New Roman"/>
            <w:sz w:val="24"/>
            <w:szCs w:val="24"/>
          </w:rPr>
          <w:t xml:space="preserve"> additional pixel</w:t>
        </w:r>
      </w:ins>
      <w:ins w:id="167" w:author="Jakob Johann Assmann" w:date="2022-01-13T15:14:00Z">
        <w:r w:rsidR="009C3125">
          <w:rPr>
            <w:rFonts w:ascii="Times New Roman" w:hAnsi="Times New Roman" w:cs="Times New Roman"/>
            <w:sz w:val="24"/>
            <w:szCs w:val="24"/>
          </w:rPr>
          <w:t>s</w:t>
        </w:r>
      </w:ins>
      <w:ins w:id="168" w:author="Jakob Johann Assmann" w:date="2022-01-13T15:12:00Z">
        <w:r w:rsidR="00A27697">
          <w:rPr>
            <w:rFonts w:ascii="Times New Roman" w:hAnsi="Times New Roman" w:cs="Times New Roman"/>
            <w:sz w:val="24"/>
            <w:szCs w:val="24"/>
          </w:rPr>
          <w:t xml:space="preserve"> </w:t>
        </w:r>
      </w:ins>
      <w:ins w:id="169" w:author="Jakob Johann Assmann" w:date="2022-01-13T15:16:00Z">
        <w:r w:rsidR="009C3125">
          <w:rPr>
            <w:rFonts w:ascii="Times New Roman" w:hAnsi="Times New Roman" w:cs="Times New Roman"/>
            <w:sz w:val="24"/>
            <w:szCs w:val="24"/>
          </w:rPr>
          <w:t>out width</w:t>
        </w:r>
      </w:ins>
      <w:ins w:id="170" w:author="Jakob Johann Assmann" w:date="2022-01-13T15:12:00Z">
        <w:r w:rsidR="00A27697">
          <w:rPr>
            <w:rFonts w:ascii="Times New Roman" w:hAnsi="Times New Roman" w:cs="Times New Roman"/>
            <w:sz w:val="24"/>
            <w:szCs w:val="24"/>
          </w:rPr>
          <w:t xml:space="preserve"> the margin of the polygon. </w:t>
        </w:r>
      </w:ins>
      <w:ins w:id="171" w:author="Jakob Johann Assmann" w:date="2022-01-13T15:26:00Z">
        <w:r w:rsidR="00BC5A0B">
          <w:rPr>
            <w:rFonts w:ascii="Times New Roman" w:hAnsi="Times New Roman" w:cs="Times New Roman"/>
            <w:sz w:val="24"/>
            <w:szCs w:val="24"/>
          </w:rPr>
          <w:t xml:space="preserve">The </w:t>
        </w:r>
      </w:ins>
      <w:ins w:id="172" w:author="Jakob Johann Assmann" w:date="2022-01-13T15:27:00Z">
        <w:r w:rsidR="00BC5A0B">
          <w:rPr>
            <w:rFonts w:ascii="Times New Roman" w:hAnsi="Times New Roman" w:cs="Times New Roman"/>
            <w:sz w:val="24"/>
            <w:szCs w:val="24"/>
          </w:rPr>
          <w:t xml:space="preserve">function returns the pixel centers as an sf object, that can be passed on to the </w:t>
        </w:r>
        <w:r w:rsidR="00BC5A0B" w:rsidRPr="00BC5A0B">
          <w:rPr>
            <w:rFonts w:ascii="Times New Roman" w:hAnsi="Times New Roman" w:cs="Times New Roman"/>
            <w:i/>
            <w:iCs/>
            <w:sz w:val="24"/>
            <w:szCs w:val="24"/>
            <w:rPrChange w:id="173" w:author="Jakob Johann Assmann" w:date="2022-01-13T15:27:00Z">
              <w:rPr>
                <w:rFonts w:ascii="Times New Roman" w:hAnsi="Times New Roman" w:cs="Times New Roman"/>
                <w:sz w:val="24"/>
                <w:szCs w:val="24"/>
              </w:rPr>
            </w:rPrChange>
          </w:rPr>
          <w:t>lsat_exprt_ts()</w:t>
        </w:r>
        <w:r w:rsidR="00BC5A0B">
          <w:rPr>
            <w:rFonts w:ascii="Times New Roman" w:hAnsi="Times New Roman" w:cs="Times New Roman"/>
            <w:sz w:val="24"/>
            <w:szCs w:val="24"/>
          </w:rPr>
          <w:t xml:space="preserve"> function for the extraction of the Landsat time series. </w:t>
        </w:r>
      </w:ins>
      <w:ins w:id="174" w:author="Jakob Johann Assmann" w:date="2022-01-13T15:26:00Z">
        <w:r w:rsidR="00BC5A0B">
          <w:rPr>
            <w:rFonts w:ascii="Times New Roman" w:hAnsi="Times New Roman" w:cs="Times New Roman"/>
            <w:sz w:val="24"/>
            <w:szCs w:val="24"/>
          </w:rPr>
          <w:t xml:space="preserve"> </w:t>
        </w:r>
      </w:ins>
      <w:del w:id="175" w:author="Jakob Johann Assmann" w:date="2022-01-13T15:15:00Z">
        <w:r w:rsidRPr="00C56196" w:rsidDel="009C3125">
          <w:rPr>
            <w:rFonts w:ascii="Times New Roman" w:hAnsi="Times New Roman" w:cs="Times New Roman"/>
            <w:sz w:val="24"/>
            <w:szCs w:val="24"/>
          </w:rPr>
          <w:delText>Th</w:delText>
        </w:r>
      </w:del>
      <w:del w:id="176" w:author="Jakob Johann Assmann" w:date="2022-01-13T15:12:00Z">
        <w:r w:rsidRPr="00C56196" w:rsidDel="00A27697">
          <w:rPr>
            <w:rFonts w:ascii="Times New Roman" w:hAnsi="Times New Roman" w:cs="Times New Roman"/>
            <w:sz w:val="24"/>
            <w:szCs w:val="24"/>
          </w:rPr>
          <w:delText>is</w:delText>
        </w:r>
      </w:del>
      <w:del w:id="177" w:author="Jakob Johann Assmann" w:date="2022-01-13T15:15:00Z">
        <w:r w:rsidRPr="00C56196" w:rsidDel="009C3125">
          <w:rPr>
            <w:rFonts w:ascii="Times New Roman" w:hAnsi="Times New Roman" w:cs="Times New Roman"/>
            <w:sz w:val="24"/>
            <w:szCs w:val="24"/>
          </w:rPr>
          <w:delText xml:space="preserve"> is useful if the user wishes to subsequently extract Landsat time series for every grid cell in a study region (i.e., the polygon)</w:delText>
        </w:r>
        <w:r w:rsidR="000B55F0" w:rsidDel="009C3125">
          <w:rPr>
            <w:rFonts w:ascii="Times New Roman" w:hAnsi="Times New Roman" w:cs="Times New Roman"/>
            <w:sz w:val="24"/>
            <w:szCs w:val="24"/>
          </w:rPr>
          <w:delText>.</w:delText>
        </w:r>
      </w:del>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Export point-coordinate Landsat time series from Earth Engine using lsat_export_ts()</w:t>
      </w:r>
    </w:p>
    <w:p w14:paraId="30F210AD" w14:textId="4A2E0974"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export_ts()</w:t>
      </w:r>
      <w:ins w:id="178" w:author="Jakob Johann Assmann" w:date="2022-01-13T15:17:00Z">
        <w:r w:rsidR="009C3125">
          <w:rPr>
            <w:rFonts w:ascii="Times New Roman" w:hAnsi="Times New Roman" w:cs="Times New Roman"/>
            <w:i/>
            <w:iCs/>
            <w:sz w:val="24"/>
            <w:szCs w:val="24"/>
          </w:rPr>
          <w:t xml:space="preserve"> </w:t>
        </w:r>
      </w:ins>
      <w:del w:id="179" w:author="Jakob Johann Assmann" w:date="2022-01-13T15:17:00Z">
        <w:r w:rsidRPr="00C56196" w:rsidDel="009C3125">
          <w:rPr>
            <w:rFonts w:ascii="Times New Roman" w:hAnsi="Times New Roman" w:cs="Times New Roman"/>
            <w:sz w:val="24"/>
            <w:szCs w:val="24"/>
          </w:rPr>
          <w:delText xml:space="preserve"> will </w:delText>
        </w:r>
      </w:del>
      <w:r w:rsidRPr="00C56196">
        <w:rPr>
          <w:rFonts w:ascii="Times New Roman" w:hAnsi="Times New Roman" w:cs="Times New Roman"/>
          <w:sz w:val="24"/>
          <w:szCs w:val="24"/>
        </w:rPr>
        <w:t>export</w:t>
      </w:r>
      <w:ins w:id="180" w:author="Jakob Johann Assmann" w:date="2022-01-13T15:17:00Z">
        <w:r w:rsidR="009C3125">
          <w:rPr>
            <w:rFonts w:ascii="Times New Roman" w:hAnsi="Times New Roman" w:cs="Times New Roman"/>
            <w:sz w:val="24"/>
            <w:szCs w:val="24"/>
          </w:rPr>
          <w:t xml:space="preserve">s the whole record of Landsat 5, 7 and 8 observations for each sample site </w:t>
        </w:r>
      </w:ins>
      <w:del w:id="181" w:author="Jakob Johann Assmann" w:date="2022-01-13T15:17:00Z">
        <w:r w:rsidRPr="00C56196" w:rsidDel="009C3125">
          <w:rPr>
            <w:rFonts w:ascii="Times New Roman" w:hAnsi="Times New Roman" w:cs="Times New Roman"/>
            <w:sz w:val="24"/>
            <w:szCs w:val="24"/>
          </w:rPr>
          <w:delText xml:space="preserve"> </w:delText>
        </w:r>
      </w:del>
      <w:r w:rsidRPr="00C56196">
        <w:rPr>
          <w:rFonts w:ascii="Times New Roman" w:hAnsi="Times New Roman" w:cs="Times New Roman"/>
          <w:sz w:val="24"/>
          <w:szCs w:val="24"/>
        </w:rPr>
        <w:t>from</w:t>
      </w:r>
      <w:ins w:id="182" w:author="Jakob Johann Assmann" w:date="2022-01-13T15:27:00Z">
        <w:r w:rsidR="00BC5A0B">
          <w:rPr>
            <w:rFonts w:ascii="Times New Roman" w:hAnsi="Times New Roman" w:cs="Times New Roman"/>
            <w:sz w:val="24"/>
            <w:szCs w:val="24"/>
          </w:rPr>
          <w:t xml:space="preserve"> the</w:t>
        </w:r>
      </w:ins>
      <w:ins w:id="183" w:author="Jakob Johann Assmann" w:date="2022-01-13T15:18:00Z">
        <w:r w:rsidR="009C3125">
          <w:rPr>
            <w:rFonts w:ascii="Times New Roman" w:hAnsi="Times New Roman" w:cs="Times New Roman"/>
            <w:sz w:val="24"/>
            <w:szCs w:val="24"/>
          </w:rPr>
          <w:t xml:space="preserve"> Landsat Collection 2 </w:t>
        </w:r>
      </w:ins>
      <w:ins w:id="184" w:author="Jakob Johann Assmann" w:date="2022-01-13T15:28:00Z">
        <w:r w:rsidR="00BC5A0B">
          <w:rPr>
            <w:rFonts w:ascii="Times New Roman" w:hAnsi="Times New Roman" w:cs="Times New Roman"/>
            <w:sz w:val="24"/>
            <w:szCs w:val="24"/>
          </w:rPr>
          <w:t>stored on the archives of</w:t>
        </w:r>
      </w:ins>
      <w:ins w:id="185" w:author="Jakob Johann Assmann" w:date="2022-01-13T15:18:00Z">
        <w:r w:rsidR="009C3125">
          <w:rPr>
            <w:rFonts w:ascii="Times New Roman" w:hAnsi="Times New Roman" w:cs="Times New Roman"/>
            <w:sz w:val="24"/>
            <w:szCs w:val="24"/>
          </w:rPr>
          <w:t xml:space="preserve"> the</w:t>
        </w:r>
      </w:ins>
      <w:r w:rsidRPr="00C56196">
        <w:rPr>
          <w:rFonts w:ascii="Times New Roman" w:hAnsi="Times New Roman" w:cs="Times New Roman"/>
          <w:sz w:val="24"/>
          <w:szCs w:val="24"/>
        </w:rPr>
        <w:t xml:space="preserve"> </w:t>
      </w:r>
      <w:ins w:id="186" w:author="Jakob Johann Assmann" w:date="2022-01-13T15:16:00Z">
        <w:r w:rsidR="009C3125">
          <w:rPr>
            <w:rFonts w:ascii="Times New Roman" w:hAnsi="Times New Roman" w:cs="Times New Roman"/>
            <w:sz w:val="24"/>
            <w:szCs w:val="24"/>
          </w:rPr>
          <w:t>G</w:t>
        </w:r>
      </w:ins>
      <w:r w:rsidRPr="00C56196">
        <w:rPr>
          <w:rFonts w:ascii="Times New Roman" w:hAnsi="Times New Roman" w:cs="Times New Roman"/>
          <w:sz w:val="24"/>
          <w:szCs w:val="24"/>
        </w:rPr>
        <w:t>EE</w:t>
      </w:r>
      <w:del w:id="187" w:author="Jakob Johann Assmann" w:date="2022-01-13T15:18:00Z">
        <w:r w:rsidRPr="00C56196" w:rsidDel="009C3125">
          <w:rPr>
            <w:rFonts w:ascii="Times New Roman" w:hAnsi="Times New Roman" w:cs="Times New Roman"/>
            <w:sz w:val="24"/>
            <w:szCs w:val="24"/>
          </w:rPr>
          <w:delText xml:space="preserve"> a Landsat time series for each sample site</w:delText>
        </w:r>
      </w:del>
      <w:r w:rsidRPr="00C56196">
        <w:rPr>
          <w:rFonts w:ascii="Times New Roman" w:hAnsi="Times New Roman" w:cs="Times New Roman"/>
          <w:sz w:val="24"/>
          <w:szCs w:val="24"/>
        </w:rPr>
        <w:t xml:space="preserve">. </w:t>
      </w:r>
      <w:ins w:id="188" w:author="Jakob Johann Assmann" w:date="2022-01-13T15:18:00Z">
        <w:r w:rsidR="009C3125">
          <w:rPr>
            <w:rFonts w:ascii="Times New Roman" w:hAnsi="Times New Roman" w:cs="Times New Roman"/>
            <w:sz w:val="24"/>
            <w:szCs w:val="24"/>
          </w:rPr>
          <w:t xml:space="preserve">It is important to stress that </w:t>
        </w:r>
      </w:ins>
      <w:del w:id="189" w:author="Jakob Johann Assmann" w:date="2022-01-13T15:18:00Z">
        <w:r w:rsidRPr="00C56196" w:rsidDel="009C3125">
          <w:rPr>
            <w:rFonts w:ascii="Times New Roman" w:hAnsi="Times New Roman" w:cs="Times New Roman"/>
            <w:sz w:val="24"/>
            <w:szCs w:val="24"/>
          </w:rPr>
          <w:delText>T</w:delText>
        </w:r>
      </w:del>
      <w:ins w:id="190" w:author="Jakob Johann Assmann" w:date="2022-01-13T15:18:00Z">
        <w:r w:rsidR="009C3125">
          <w:rPr>
            <w:rFonts w:ascii="Times New Roman" w:hAnsi="Times New Roman" w:cs="Times New Roman"/>
            <w:sz w:val="24"/>
            <w:szCs w:val="24"/>
          </w:rPr>
          <w:t>t</w:t>
        </w:r>
      </w:ins>
      <w:r w:rsidRPr="00C56196">
        <w:rPr>
          <w:rFonts w:ascii="Times New Roman" w:hAnsi="Times New Roman" w:cs="Times New Roman"/>
          <w:sz w:val="24"/>
          <w:szCs w:val="24"/>
        </w:rPr>
        <w:t>his function only works for sample sites (point coordinates)</w:t>
      </w:r>
      <w:ins w:id="191" w:author="Jakob Johann Assmann" w:date="2022-01-13T15:28:00Z">
        <w:r w:rsidR="00BC5A0B">
          <w:rPr>
            <w:rFonts w:ascii="Times New Roman" w:hAnsi="Times New Roman" w:cs="Times New Roman"/>
            <w:sz w:val="24"/>
            <w:szCs w:val="24"/>
          </w:rPr>
          <w:t>.</w:t>
        </w:r>
      </w:ins>
      <w:r w:rsidRPr="00C56196">
        <w:rPr>
          <w:rFonts w:ascii="Times New Roman" w:hAnsi="Times New Roman" w:cs="Times New Roman"/>
          <w:sz w:val="24"/>
          <w:szCs w:val="24"/>
        </w:rPr>
        <w:t xml:space="preserve"> </w:t>
      </w:r>
      <w:del w:id="192" w:author="Jakob Johann Assmann" w:date="2022-01-13T15:28:00Z">
        <w:r w:rsidRPr="00C56196" w:rsidDel="00BC5A0B">
          <w:rPr>
            <w:rFonts w:ascii="Times New Roman" w:hAnsi="Times New Roman" w:cs="Times New Roman"/>
            <w:sz w:val="24"/>
            <w:szCs w:val="24"/>
          </w:rPr>
          <w:delText>that</w:delText>
        </w:r>
      </w:del>
      <w:ins w:id="193" w:author="Jakob Johann Assmann" w:date="2022-01-13T15:28:00Z">
        <w:r w:rsidR="00BC5A0B">
          <w:rPr>
            <w:rFonts w:ascii="Times New Roman" w:hAnsi="Times New Roman" w:cs="Times New Roman"/>
            <w:sz w:val="24"/>
            <w:szCs w:val="24"/>
          </w:rPr>
          <w:t>These sample sites</w:t>
        </w:r>
      </w:ins>
      <w:r w:rsidRPr="00C56196">
        <w:rPr>
          <w:rFonts w:ascii="Times New Roman" w:hAnsi="Times New Roman" w:cs="Times New Roman"/>
          <w:sz w:val="24"/>
          <w:szCs w:val="24"/>
        </w:rPr>
        <w:t xml:space="preserve"> typically represent either (1) field site</w:t>
      </w:r>
      <w:del w:id="194" w:author="Jakob Johann Assmann" w:date="2022-01-13T15:28:00Z">
        <w:r w:rsidRPr="00C56196" w:rsidDel="00BC5A0B">
          <w:rPr>
            <w:rFonts w:ascii="Times New Roman" w:hAnsi="Times New Roman" w:cs="Times New Roman"/>
            <w:sz w:val="24"/>
            <w:szCs w:val="24"/>
          </w:rPr>
          <w:delText>s</w:delText>
        </w:r>
      </w:del>
      <w:ins w:id="195" w:author="Jakob Johann Assmann" w:date="2022-01-13T15:28:00Z">
        <w:r w:rsidR="00BC5A0B">
          <w:rPr>
            <w:rFonts w:ascii="Times New Roman" w:hAnsi="Times New Roman" w:cs="Times New Roman"/>
            <w:sz w:val="24"/>
            <w:szCs w:val="24"/>
          </w:rPr>
          <w:t xml:space="preserve"> center coordinates</w:t>
        </w:r>
      </w:ins>
      <w:r w:rsidRPr="00C56196">
        <w:rPr>
          <w:rFonts w:ascii="Times New Roman" w:hAnsi="Times New Roman" w:cs="Times New Roman"/>
          <w:sz w:val="24"/>
          <w:szCs w:val="24"/>
        </w:rPr>
        <w:t>, (2) a census of all Landsat pixels on a focal landscape</w:t>
      </w:r>
      <w:ins w:id="196" w:author="Jakob Johann Assmann" w:date="2022-01-13T15:28:00Z">
        <w:r w:rsidR="00BC5A0B">
          <w:rPr>
            <w:rFonts w:ascii="Times New Roman" w:hAnsi="Times New Roman" w:cs="Times New Roman"/>
            <w:sz w:val="24"/>
            <w:szCs w:val="24"/>
          </w:rPr>
          <w:t xml:space="preserve"> (for example determined with </w:t>
        </w:r>
        <w:r w:rsidR="00BC5A0B" w:rsidRPr="00BC5A0B">
          <w:rPr>
            <w:rFonts w:ascii="Times New Roman" w:hAnsi="Times New Roman" w:cs="Times New Roman"/>
            <w:i/>
            <w:iCs/>
            <w:sz w:val="24"/>
            <w:szCs w:val="24"/>
            <w:rPrChange w:id="197" w:author="Jakob Johann Assmann" w:date="2022-01-13T15:29:00Z">
              <w:rPr>
                <w:rFonts w:ascii="Times New Roman" w:hAnsi="Times New Roman" w:cs="Times New Roman"/>
                <w:sz w:val="24"/>
                <w:szCs w:val="24"/>
              </w:rPr>
            </w:rPrChange>
          </w:rPr>
          <w:t>lsat_get_p</w:t>
        </w:r>
      </w:ins>
      <w:ins w:id="198" w:author="Jakob Johann Assmann" w:date="2022-01-13T15:29:00Z">
        <w:r w:rsidR="00BC5A0B" w:rsidRPr="00BC5A0B">
          <w:rPr>
            <w:rFonts w:ascii="Times New Roman" w:hAnsi="Times New Roman" w:cs="Times New Roman"/>
            <w:i/>
            <w:iCs/>
            <w:sz w:val="24"/>
            <w:szCs w:val="24"/>
            <w:rPrChange w:id="199" w:author="Jakob Johann Assmann" w:date="2022-01-13T15:29:00Z">
              <w:rPr>
                <w:rFonts w:ascii="Times New Roman" w:hAnsi="Times New Roman" w:cs="Times New Roman"/>
                <w:sz w:val="24"/>
                <w:szCs w:val="24"/>
              </w:rPr>
            </w:rPrChange>
          </w:rPr>
          <w:t>ixel_centers(</w:t>
        </w:r>
        <w:r w:rsidR="00BC5A0B">
          <w:rPr>
            <w:rFonts w:ascii="Times New Roman" w:hAnsi="Times New Roman" w:cs="Times New Roman"/>
            <w:sz w:val="24"/>
            <w:szCs w:val="24"/>
          </w:rPr>
          <w:t>))</w:t>
        </w:r>
      </w:ins>
      <w:r w:rsidRPr="00C56196">
        <w:rPr>
          <w:rFonts w:ascii="Times New Roman" w:hAnsi="Times New Roman" w:cs="Times New Roman"/>
          <w:sz w:val="24"/>
          <w:szCs w:val="24"/>
        </w:rPr>
        <w:t xml:space="preserve">, or (3) a random sample from a large region. </w:t>
      </w:r>
      <w:ins w:id="200" w:author="Jakob Johann Assmann" w:date="2022-01-13T15:37:00Z">
        <w:r w:rsidR="00F67DFA">
          <w:rPr>
            <w:rFonts w:ascii="Times New Roman" w:hAnsi="Times New Roman" w:cs="Times New Roman"/>
            <w:sz w:val="24"/>
            <w:szCs w:val="24"/>
          </w:rPr>
          <w:t xml:space="preserve">The point coordinates need to be supplied as a simple feature collection of point geometries from the </w:t>
        </w:r>
        <w:r w:rsidR="00F67DFA" w:rsidRPr="00F67DFA">
          <w:rPr>
            <w:rFonts w:ascii="Times New Roman" w:hAnsi="Times New Roman" w:cs="Times New Roman"/>
            <w:i/>
            <w:iCs/>
            <w:sz w:val="24"/>
            <w:szCs w:val="24"/>
            <w:rPrChange w:id="201" w:author="Jakob Johann Assmann" w:date="2022-01-13T15:37:00Z">
              <w:rPr>
                <w:rFonts w:ascii="Times New Roman" w:hAnsi="Times New Roman" w:cs="Times New Roman"/>
                <w:sz w:val="24"/>
                <w:szCs w:val="24"/>
              </w:rPr>
            </w:rPrChange>
          </w:rPr>
          <w:t>sf</w:t>
        </w:r>
        <w:r w:rsidR="00F67DFA">
          <w:rPr>
            <w:rFonts w:ascii="Times New Roman" w:hAnsi="Times New Roman" w:cs="Times New Roman"/>
            <w:sz w:val="24"/>
            <w:szCs w:val="24"/>
          </w:rPr>
          <w:t xml:space="preserve"> package. </w:t>
        </w:r>
      </w:ins>
      <w:del w:id="202" w:author="Jakob Johann Assmann" w:date="2022-01-13T15:29:00Z">
        <w:r w:rsidRPr="00C56196" w:rsidDel="00BC5A0B">
          <w:rPr>
            <w:rFonts w:ascii="Times New Roman" w:hAnsi="Times New Roman" w:cs="Times New Roman"/>
            <w:sz w:val="24"/>
            <w:szCs w:val="24"/>
          </w:rPr>
          <w:delText xml:space="preserve">This </w:delText>
        </w:r>
      </w:del>
      <w:ins w:id="203" w:author="Jakob Johann Assmann" w:date="2022-01-13T15:29:00Z">
        <w:r w:rsidR="00BC5A0B">
          <w:rPr>
            <w:rFonts w:ascii="Times New Roman" w:hAnsi="Times New Roman" w:cs="Times New Roman"/>
            <w:sz w:val="24"/>
            <w:szCs w:val="24"/>
          </w:rPr>
          <w:t>The</w:t>
        </w:r>
        <w:r w:rsidR="00BC5A0B" w:rsidRPr="00C56196">
          <w:rPr>
            <w:rFonts w:ascii="Times New Roman" w:hAnsi="Times New Roman" w:cs="Times New Roman"/>
            <w:sz w:val="24"/>
            <w:szCs w:val="24"/>
          </w:rPr>
          <w:t xml:space="preserve"> </w:t>
        </w:r>
      </w:ins>
      <w:r w:rsidRPr="00C56196">
        <w:rPr>
          <w:rFonts w:ascii="Times New Roman" w:hAnsi="Times New Roman" w:cs="Times New Roman"/>
          <w:sz w:val="24"/>
          <w:szCs w:val="24"/>
        </w:rPr>
        <w:t xml:space="preserve">function issues one or more tasks to </w:t>
      </w:r>
      <w:ins w:id="204" w:author="Jakob Johann Assmann" w:date="2022-01-13T15:29:00Z">
        <w:r w:rsidR="00BC5A0B">
          <w:rPr>
            <w:rFonts w:ascii="Times New Roman" w:hAnsi="Times New Roman" w:cs="Times New Roman"/>
            <w:sz w:val="24"/>
            <w:szCs w:val="24"/>
          </w:rPr>
          <w:t>G</w:t>
        </w:r>
      </w:ins>
      <w:r w:rsidRPr="00C56196">
        <w:rPr>
          <w:rFonts w:ascii="Times New Roman" w:hAnsi="Times New Roman" w:cs="Times New Roman"/>
          <w:sz w:val="24"/>
          <w:szCs w:val="24"/>
        </w:rPr>
        <w:t xml:space="preserve">EE that export the data </w:t>
      </w:r>
      <w:ins w:id="205" w:author="Jakob Johann Assmann" w:date="2022-01-13T15:38:00Z">
        <w:r w:rsidR="00F67DFA">
          <w:rPr>
            <w:rFonts w:ascii="Times New Roman" w:hAnsi="Times New Roman" w:cs="Times New Roman"/>
            <w:sz w:val="24"/>
            <w:szCs w:val="24"/>
          </w:rPr>
          <w:t>in fo</w:t>
        </w:r>
      </w:ins>
      <w:ins w:id="206" w:author="Jakob Johann Assmann" w:date="2022-01-13T15:39:00Z">
        <w:r w:rsidR="00F67DFA">
          <w:rPr>
            <w:rFonts w:ascii="Times New Roman" w:hAnsi="Times New Roman" w:cs="Times New Roman"/>
            <w:sz w:val="24"/>
            <w:szCs w:val="24"/>
          </w:rPr>
          <w:t>r</w:t>
        </w:r>
      </w:ins>
      <w:ins w:id="207" w:author="Jakob Johann Assmann" w:date="2022-01-13T15:38:00Z">
        <w:r w:rsidR="00F67DFA">
          <w:rPr>
            <w:rFonts w:ascii="Times New Roman" w:hAnsi="Times New Roman" w:cs="Times New Roman"/>
            <w:sz w:val="24"/>
            <w:szCs w:val="24"/>
          </w:rPr>
          <w:t>m of comma separated value</w:t>
        </w:r>
      </w:ins>
      <w:ins w:id="208" w:author="Jakob Johann Assmann" w:date="2022-01-13T15:39:00Z">
        <w:r w:rsidR="00F67DFA">
          <w:rPr>
            <w:rFonts w:ascii="Times New Roman" w:hAnsi="Times New Roman" w:cs="Times New Roman"/>
            <w:sz w:val="24"/>
            <w:szCs w:val="24"/>
          </w:rPr>
          <w:t xml:space="preserve"> (CSV) files </w:t>
        </w:r>
      </w:ins>
      <w:r w:rsidRPr="00C56196">
        <w:rPr>
          <w:rFonts w:ascii="Times New Roman" w:hAnsi="Times New Roman" w:cs="Times New Roman"/>
          <w:sz w:val="24"/>
          <w:szCs w:val="24"/>
        </w:rPr>
        <w:t xml:space="preserve">to the user’s Google Drive. </w:t>
      </w:r>
      <w:ins w:id="209" w:author="Jakob Johann Assmann" w:date="2022-01-13T15:29:00Z">
        <w:r w:rsidR="00BC5A0B">
          <w:rPr>
            <w:rFonts w:ascii="Times New Roman" w:hAnsi="Times New Roman" w:cs="Times New Roman"/>
            <w:sz w:val="24"/>
            <w:szCs w:val="24"/>
          </w:rPr>
          <w:t xml:space="preserve">The </w:t>
        </w:r>
      </w:ins>
      <w:ins w:id="210" w:author="Jakob Johann Assmann" w:date="2022-01-13T15:38:00Z">
        <w:r w:rsidR="00F67DFA">
          <w:rPr>
            <w:rFonts w:ascii="Times New Roman" w:hAnsi="Times New Roman" w:cs="Times New Roman"/>
            <w:sz w:val="24"/>
            <w:szCs w:val="24"/>
          </w:rPr>
          <w:t>number</w:t>
        </w:r>
      </w:ins>
      <w:ins w:id="211" w:author="Jakob Johann Assmann" w:date="2022-01-13T15:29:00Z">
        <w:r w:rsidR="00BC5A0B">
          <w:rPr>
            <w:rFonts w:ascii="Times New Roman" w:hAnsi="Times New Roman" w:cs="Times New Roman"/>
            <w:sz w:val="24"/>
            <w:szCs w:val="24"/>
          </w:rPr>
          <w:t xml:space="preserve"> of tasks issued </w:t>
        </w:r>
      </w:ins>
      <w:ins w:id="212" w:author="Jakob Johann Assmann" w:date="2022-01-13T15:30:00Z">
        <w:r w:rsidR="00BC5A0B">
          <w:rPr>
            <w:rFonts w:ascii="Times New Roman" w:hAnsi="Times New Roman" w:cs="Times New Roman"/>
            <w:sz w:val="24"/>
            <w:szCs w:val="24"/>
          </w:rPr>
          <w:t xml:space="preserve">varies depending on the number of point </w:t>
        </w:r>
        <w:r w:rsidR="006F101C">
          <w:rPr>
            <w:rFonts w:ascii="Times New Roman" w:hAnsi="Times New Roman" w:cs="Times New Roman"/>
            <w:sz w:val="24"/>
            <w:szCs w:val="24"/>
          </w:rPr>
          <w:t>coordinates</w:t>
        </w:r>
        <w:r w:rsidR="00BC5A0B">
          <w:rPr>
            <w:rFonts w:ascii="Times New Roman" w:hAnsi="Times New Roman" w:cs="Times New Roman"/>
            <w:sz w:val="24"/>
            <w:szCs w:val="24"/>
          </w:rPr>
          <w:t xml:space="preserve"> </w:t>
        </w:r>
        <w:r w:rsidR="006F101C">
          <w:rPr>
            <w:rFonts w:ascii="Times New Roman" w:hAnsi="Times New Roman" w:cs="Times New Roman"/>
            <w:sz w:val="24"/>
            <w:szCs w:val="24"/>
          </w:rPr>
          <w:t>for which the Lands</w:t>
        </w:r>
      </w:ins>
      <w:ins w:id="213" w:author="Jakob Johann Assmann" w:date="2022-01-13T15:31:00Z">
        <w:r w:rsidR="006F101C">
          <w:rPr>
            <w:rFonts w:ascii="Times New Roman" w:hAnsi="Times New Roman" w:cs="Times New Roman"/>
            <w:sz w:val="24"/>
            <w:szCs w:val="24"/>
          </w:rPr>
          <w:t>at record is to be extracted.</w:t>
        </w:r>
      </w:ins>
      <w:ins w:id="214" w:author="Jakob Johann Assmann" w:date="2022-01-13T15:30:00Z">
        <w:r w:rsidR="00BC5A0B">
          <w:rPr>
            <w:rFonts w:ascii="Times New Roman" w:hAnsi="Times New Roman" w:cs="Times New Roman"/>
            <w:sz w:val="24"/>
            <w:szCs w:val="24"/>
          </w:rPr>
          <w:t xml:space="preserve"> </w:t>
        </w:r>
      </w:ins>
      <w:r w:rsidRPr="00C56196">
        <w:rPr>
          <w:rFonts w:ascii="Times New Roman" w:hAnsi="Times New Roman" w:cs="Times New Roman"/>
          <w:sz w:val="24"/>
          <w:szCs w:val="24"/>
        </w:rPr>
        <w:t xml:space="preserve">Data extractions that involve a large number of sample sites are prone to errors and </w:t>
      </w:r>
      <w:ins w:id="215" w:author="Jakob Johann Assmann" w:date="2022-01-13T15:31:00Z">
        <w:r w:rsidR="006F101C">
          <w:rPr>
            <w:rFonts w:ascii="Times New Roman" w:hAnsi="Times New Roman" w:cs="Times New Roman"/>
            <w:sz w:val="24"/>
            <w:szCs w:val="24"/>
          </w:rPr>
          <w:t xml:space="preserve">may </w:t>
        </w:r>
      </w:ins>
      <w:r w:rsidRPr="00C56196">
        <w:rPr>
          <w:rFonts w:ascii="Times New Roman" w:hAnsi="Times New Roman" w:cs="Times New Roman"/>
          <w:sz w:val="24"/>
          <w:szCs w:val="24"/>
        </w:rPr>
        <w:t>exceed</w:t>
      </w:r>
      <w:del w:id="216" w:author="Jakob Johann Assmann" w:date="2022-01-13T15:31:00Z">
        <w:r w:rsidRPr="00C56196" w:rsidDel="006F101C">
          <w:rPr>
            <w:rFonts w:ascii="Times New Roman" w:hAnsi="Times New Roman" w:cs="Times New Roman"/>
            <w:sz w:val="24"/>
            <w:szCs w:val="24"/>
          </w:rPr>
          <w:delText>ing</w:delText>
        </w:r>
      </w:del>
      <w:r w:rsidRPr="00C56196">
        <w:rPr>
          <w:rFonts w:ascii="Times New Roman" w:hAnsi="Times New Roman" w:cs="Times New Roman"/>
          <w:sz w:val="24"/>
          <w:szCs w:val="24"/>
        </w:rPr>
        <w:t xml:space="preserve"> user limits set by </w:t>
      </w:r>
      <w:ins w:id="217" w:author="Jakob Johann Assmann" w:date="2022-01-13T15:31:00Z">
        <w:r w:rsidR="006F101C">
          <w:rPr>
            <w:rFonts w:ascii="Times New Roman" w:hAnsi="Times New Roman" w:cs="Times New Roman"/>
            <w:sz w:val="24"/>
            <w:szCs w:val="24"/>
          </w:rPr>
          <w:t xml:space="preserve">the </w:t>
        </w:r>
      </w:ins>
      <w:ins w:id="218" w:author="Jakob Johann Assmann" w:date="2022-01-13T15:29:00Z">
        <w:r w:rsidR="00BC5A0B">
          <w:rPr>
            <w:rFonts w:ascii="Times New Roman" w:hAnsi="Times New Roman" w:cs="Times New Roman"/>
            <w:sz w:val="24"/>
            <w:szCs w:val="24"/>
          </w:rPr>
          <w:t>G</w:t>
        </w:r>
      </w:ins>
      <w:r w:rsidRPr="00C56196">
        <w:rPr>
          <w:rFonts w:ascii="Times New Roman" w:hAnsi="Times New Roman" w:cs="Times New Roman"/>
          <w:sz w:val="24"/>
          <w:szCs w:val="24"/>
        </w:rPr>
        <w:t xml:space="preserve">EE. Therefore, </w:t>
      </w:r>
      <w:del w:id="219" w:author="Jakob Johann Assmann" w:date="2022-01-13T15:31:00Z">
        <w:r w:rsidRPr="00C56196" w:rsidDel="006F101C">
          <w:rPr>
            <w:rFonts w:ascii="Times New Roman" w:hAnsi="Times New Roman" w:cs="Times New Roman"/>
            <w:sz w:val="24"/>
            <w:szCs w:val="24"/>
          </w:rPr>
          <w:delText xml:space="preserve">in such cases </w:delText>
        </w:r>
      </w:del>
      <w:r w:rsidRPr="00C56196">
        <w:rPr>
          <w:rFonts w:ascii="Times New Roman" w:hAnsi="Times New Roman" w:cs="Times New Roman"/>
          <w:sz w:val="24"/>
          <w:szCs w:val="24"/>
        </w:rPr>
        <w:t>the function will chunk the sample sites into small groups (by default 250 sites) and for each chunk will issue a separate export task to EE.</w:t>
      </w:r>
      <w:ins w:id="220" w:author="Jakob Johann Assmann" w:date="2022-01-13T15:32:00Z">
        <w:r w:rsidR="006F101C">
          <w:rPr>
            <w:rFonts w:ascii="Times New Roman" w:hAnsi="Times New Roman" w:cs="Times New Roman"/>
            <w:sz w:val="24"/>
            <w:szCs w:val="24"/>
          </w:rPr>
          <w:t xml:space="preserve"> The function returns a list of </w:t>
        </w:r>
        <w:r w:rsidR="006F101C" w:rsidRPr="006F101C">
          <w:rPr>
            <w:rFonts w:ascii="Times New Roman" w:hAnsi="Times New Roman" w:cs="Times New Roman"/>
            <w:i/>
            <w:iCs/>
            <w:sz w:val="24"/>
            <w:szCs w:val="24"/>
            <w:rPrChange w:id="221" w:author="Jakob Johann Assmann" w:date="2022-01-13T15:32:00Z">
              <w:rPr>
                <w:rFonts w:ascii="Times New Roman" w:hAnsi="Times New Roman" w:cs="Times New Roman"/>
                <w:sz w:val="24"/>
                <w:szCs w:val="24"/>
              </w:rPr>
            </w:rPrChange>
          </w:rPr>
          <w:t>rgee</w:t>
        </w:r>
        <w:r w:rsidR="006F101C">
          <w:rPr>
            <w:rFonts w:ascii="Times New Roman" w:hAnsi="Times New Roman" w:cs="Times New Roman"/>
            <w:sz w:val="24"/>
            <w:szCs w:val="24"/>
          </w:rPr>
          <w:t xml:space="preserve"> task objects, which can be used to query the progress of the exports</w:t>
        </w:r>
      </w:ins>
      <w:ins w:id="222" w:author="Jakob Johann Assmann" w:date="2022-01-13T15:41:00Z">
        <w:r w:rsidR="008B447D">
          <w:rPr>
            <w:rFonts w:ascii="Times New Roman" w:hAnsi="Times New Roman" w:cs="Times New Roman"/>
            <w:sz w:val="24"/>
            <w:szCs w:val="24"/>
          </w:rPr>
          <w:t xml:space="preserve"> and subsequently retrieve the data from </w:t>
        </w:r>
      </w:ins>
      <w:ins w:id="223" w:author="Jakob Johann Assmann" w:date="2022-01-13T15:42:00Z">
        <w:r w:rsidR="008B447D">
          <w:rPr>
            <w:rFonts w:ascii="Times New Roman" w:hAnsi="Times New Roman" w:cs="Times New Roman"/>
            <w:sz w:val="24"/>
            <w:szCs w:val="24"/>
          </w:rPr>
          <w:t>the user’s Google Drive</w:t>
        </w:r>
      </w:ins>
      <w:ins w:id="224" w:author="Jakob Johann Assmann" w:date="2022-01-13T15:32:00Z">
        <w:r w:rsidR="006F101C">
          <w:rPr>
            <w:rFonts w:ascii="Times New Roman" w:hAnsi="Times New Roman" w:cs="Times New Roman"/>
            <w:sz w:val="24"/>
            <w:szCs w:val="24"/>
          </w:rPr>
          <w:t xml:space="preserve">.   </w:t>
        </w:r>
      </w:ins>
      <w:r w:rsidRPr="00C56196">
        <w:rPr>
          <w:rFonts w:ascii="Times New Roman" w:hAnsi="Times New Roman" w:cs="Times New Roman"/>
          <w:sz w:val="24"/>
          <w:szCs w:val="24"/>
        </w:rPr>
        <w:t xml:space="preserve"> </w:t>
      </w:r>
    </w:p>
    <w:p w14:paraId="79E2B908" w14:textId="407317B9" w:rsidR="000C275F" w:rsidRDefault="000C275F" w:rsidP="000C275F">
      <w:pPr>
        <w:pStyle w:val="NoSpacing"/>
        <w:rPr>
          <w:ins w:id="225" w:author="Jakob Johann Assmann" w:date="2021-09-16T10:01:00Z"/>
          <w:rFonts w:ascii="Times New Roman" w:hAnsi="Times New Roman" w:cs="Times New Roman"/>
          <w:sz w:val="24"/>
          <w:szCs w:val="24"/>
        </w:rPr>
      </w:pPr>
    </w:p>
    <w:p w14:paraId="78D57099" w14:textId="7C6C96F4" w:rsidR="005A303F" w:rsidRPr="000C275F" w:rsidDel="00BC5A0B" w:rsidRDefault="005A303F">
      <w:pPr>
        <w:pStyle w:val="NoSpacing"/>
        <w:numPr>
          <w:ilvl w:val="0"/>
          <w:numId w:val="1"/>
        </w:numPr>
        <w:rPr>
          <w:del w:id="226" w:author="Jakob Johann Assmann" w:date="2022-01-13T15:26:00Z"/>
          <w:rFonts w:ascii="Times New Roman" w:hAnsi="Times New Roman" w:cs="Times New Roman"/>
          <w:sz w:val="24"/>
          <w:szCs w:val="24"/>
        </w:rPr>
        <w:pPrChange w:id="227" w:author="Jakob Johann Assmann" w:date="2021-09-16T10:02:00Z">
          <w:pPr>
            <w:pStyle w:val="NoSpacing"/>
          </w:pPr>
        </w:pPrChange>
      </w:pPr>
    </w:p>
    <w:p w14:paraId="5D2BF1A9" w14:textId="77777777" w:rsidR="000C275F" w:rsidRDefault="000C275F" w:rsidP="00F751FB">
      <w:pPr>
        <w:pStyle w:val="NoSpacing"/>
        <w:rPr>
          <w:rFonts w:ascii="Times New Roman" w:hAnsi="Times New Roman" w:cs="Times New Roman"/>
          <w:i/>
          <w:iCs/>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Prepare data for analysis using lsat_general_prep()</w:t>
      </w:r>
    </w:p>
    <w:p w14:paraId="0B64B571" w14:textId="065275E0"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general_prep</w:t>
      </w:r>
      <w:r>
        <w:rPr>
          <w:rFonts w:ascii="Times New Roman" w:hAnsi="Times New Roman" w:cs="Times New Roman"/>
          <w:i/>
          <w:iCs/>
          <w:sz w:val="24"/>
          <w:szCs w:val="24"/>
        </w:rPr>
        <w:t>()</w:t>
      </w:r>
      <w:r>
        <w:rPr>
          <w:rFonts w:ascii="Times New Roman" w:hAnsi="Times New Roman" w:cs="Times New Roman"/>
          <w:sz w:val="24"/>
          <w:szCs w:val="24"/>
        </w:rPr>
        <w:t xml:space="preserve"> </w:t>
      </w:r>
      <w:ins w:id="228" w:author="Jakob Johann Assmann" w:date="2022-01-13T15:39:00Z">
        <w:r w:rsidR="00F67DFA">
          <w:rPr>
            <w:rFonts w:ascii="Times New Roman" w:hAnsi="Times New Roman" w:cs="Times New Roman"/>
            <w:sz w:val="24"/>
            <w:szCs w:val="24"/>
          </w:rPr>
          <w:t xml:space="preserve">takes the CSV files from the GEE exports </w:t>
        </w:r>
      </w:ins>
      <w:ins w:id="229" w:author="Jakob Johann Assmann" w:date="2022-01-13T15:40:00Z">
        <w:r w:rsidR="00F67DFA">
          <w:rPr>
            <w:rFonts w:ascii="Times New Roman" w:hAnsi="Times New Roman" w:cs="Times New Roman"/>
            <w:sz w:val="24"/>
            <w:szCs w:val="24"/>
          </w:rPr>
          <w:t>by</w:t>
        </w:r>
      </w:ins>
      <w:ins w:id="230" w:author="Jakob Johann Assmann" w:date="2022-01-13T15:39:00Z">
        <w:r w:rsidR="00F67DFA">
          <w:rPr>
            <w:rFonts w:ascii="Times New Roman" w:hAnsi="Times New Roman" w:cs="Times New Roman"/>
            <w:sz w:val="24"/>
            <w:szCs w:val="24"/>
          </w:rPr>
          <w:t xml:space="preserve"> </w:t>
        </w:r>
      </w:ins>
      <w:ins w:id="231" w:author="Jakob Johann Assmann" w:date="2022-01-13T15:40:00Z">
        <w:r w:rsidR="00F67DFA" w:rsidRPr="00F67DFA">
          <w:rPr>
            <w:rFonts w:ascii="Times New Roman" w:hAnsi="Times New Roman" w:cs="Times New Roman"/>
            <w:i/>
            <w:iCs/>
            <w:sz w:val="24"/>
            <w:szCs w:val="24"/>
            <w:rPrChange w:id="232" w:author="Jakob Johann Assmann" w:date="2022-01-13T15:40:00Z">
              <w:rPr>
                <w:rFonts w:ascii="Times New Roman" w:hAnsi="Times New Roman" w:cs="Times New Roman"/>
                <w:sz w:val="24"/>
                <w:szCs w:val="24"/>
              </w:rPr>
            </w:rPrChange>
          </w:rPr>
          <w:t xml:space="preserve">lsat_exprot_ts() </w:t>
        </w:r>
      </w:ins>
      <w:ins w:id="233" w:author="Jakob Johann Assmann" w:date="2022-01-13T15:39:00Z">
        <w:r w:rsidR="00F67DFA">
          <w:rPr>
            <w:rFonts w:ascii="Times New Roman" w:hAnsi="Times New Roman" w:cs="Times New Roman"/>
            <w:sz w:val="24"/>
            <w:szCs w:val="24"/>
          </w:rPr>
          <w:t xml:space="preserve">and </w:t>
        </w:r>
      </w:ins>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 xml:space="preserve"> to allow for subsequent analysis using </w:t>
      </w:r>
      <w:r w:rsidR="00A5674D" w:rsidRPr="00A5674D">
        <w:rPr>
          <w:rFonts w:ascii="Times New Roman" w:hAnsi="Times New Roman" w:cs="Times New Roman"/>
          <w:i/>
          <w:iCs/>
          <w:sz w:val="24"/>
          <w:szCs w:val="24"/>
        </w:rPr>
        <w:t>lsatTS</w:t>
      </w:r>
      <w:r w:rsidR="00A5674D">
        <w:rPr>
          <w:rFonts w:ascii="Times New Roman" w:hAnsi="Times New Roman" w:cs="Times New Roman"/>
          <w:sz w:val="24"/>
          <w:szCs w:val="24"/>
        </w:rPr>
        <w:t xml:space="preserve"> functions.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Clean surface reflectance data using lsat_clean_data()</w:t>
      </w:r>
    </w:p>
    <w:p w14:paraId="664AA74F" w14:textId="0370DCA3"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149CB1BB"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neighborhood_mean()</w:t>
      </w:r>
    </w:p>
    <w:p w14:paraId="0456A563" w14:textId="6256EAA3"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lastRenderedPageBreak/>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r w:rsidRPr="00943AA8">
        <w:rPr>
          <w:rFonts w:ascii="Times New Roman" w:hAnsi="Times New Roman" w:cs="Times New Roman"/>
          <w:i/>
          <w:iCs/>
          <w:sz w:val="24"/>
          <w:szCs w:val="24"/>
        </w:rPr>
        <w:t>lsat_neighborhood_mean()</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s for measurements at each period in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summarize_data_avail(</w:t>
      </w:r>
      <w:r w:rsidRPr="00782A8D">
        <w:rPr>
          <w:rFonts w:ascii="Times New Roman" w:hAnsi="Times New Roman" w:cs="Times New Roman"/>
          <w:i/>
          <w:iCs/>
          <w:sz w:val="24"/>
          <w:szCs w:val="24"/>
        </w:rPr>
        <w:t>)</w:t>
      </w:r>
    </w:p>
    <w:p w14:paraId="06629343" w14:textId="799053D2"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_avail()</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Calculate spectral indices using 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
    <w:p w14:paraId="56D92E34" w14:textId="7F7344BE"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r>
        <w:rPr>
          <w:rFonts w:ascii="Times New Roman" w:hAnsi="Times New Roman" w:cs="Times New Roman"/>
          <w:sz w:val="24"/>
          <w:szCs w:val="24"/>
        </w:rPr>
        <w:t>. This function includes ~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r w:rsidRPr="00777D31">
        <w:rPr>
          <w:rFonts w:ascii="Times New Roman" w:hAnsi="Times New Roman" w:cs="Times New Roman"/>
          <w:i/>
          <w:iCs/>
          <w:sz w:val="24"/>
          <w:szCs w:val="24"/>
        </w:rPr>
        <w:t>lsat_calc_spec_index()</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5666F1"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5666F1"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5666F1"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IRv</w:t>
            </w:r>
          </w:p>
        </w:tc>
        <w:tc>
          <w:tcPr>
            <w:tcW w:w="2561" w:type="dxa"/>
            <w:vAlign w:val="center"/>
          </w:tcPr>
          <w:p w14:paraId="6F15B364" w14:textId="77777777" w:rsidR="00C56196" w:rsidRPr="007A39B6" w:rsidRDefault="005666F1"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4A2DF08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1B11B4">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5666F1"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5666F1"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5666F1"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5666F1"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gNDVI</w:t>
            </w:r>
          </w:p>
        </w:tc>
        <w:tc>
          <w:tcPr>
            <w:tcW w:w="2561" w:type="dxa"/>
            <w:vAlign w:val="center"/>
          </w:tcPr>
          <w:p w14:paraId="28586550" w14:textId="77777777" w:rsidR="00C56196" w:rsidRPr="007A39B6" w:rsidRDefault="005666F1"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5666F1"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5666F1"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5666F1"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5666F1"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Cross-calibrate spectral reflectance or index across sensors using lsat_calibrate_rf()</w:t>
      </w:r>
    </w:p>
    <w:p w14:paraId="1AC03B70" w14:textId="00F461E2" w:rsidR="00C56196" w:rsidRDefault="00C56196" w:rsidP="00C56196">
      <w:pPr>
        <w:pStyle w:val="NoSpacing"/>
        <w:rPr>
          <w:rFonts w:ascii="Consolas" w:hAnsi="Consolas" w:cs="Times New Roman"/>
          <w:sz w:val="20"/>
          <w:szCs w:val="20"/>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Pr>
          <w:rFonts w:ascii="Times New Roman" w:hAnsi="Times New Roman" w:cs="Times New Roman"/>
          <w:sz w:val="24"/>
          <w:szCs w:val="24"/>
        </w:rPr>
        <w:t xml:space="preserve">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 xml:space="preserve">indices among Landsat </w:t>
      </w:r>
      <w:r w:rsidRPr="00CA364C">
        <w:rPr>
          <w:rFonts w:ascii="Times New Roman" w:hAnsi="Times New Roman" w:cs="Times New Roman"/>
          <w:sz w:val="24"/>
          <w:szCs w:val="24"/>
        </w:rPr>
        <w:lastRenderedPageBreak/>
        <w:t>sensors</w:t>
      </w:r>
      <w:r>
        <w:rPr>
          <w:rFonts w:ascii="Times New Roman" w:hAnsi="Times New Roman" w:cs="Times New Roman"/>
          <w:sz w:val="24"/>
          <w:szCs w:val="24"/>
        </w:rPr>
        <w:t xml:space="preserve"> that should 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 </w:instrTex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DATA </w:instrText>
      </w:r>
      <w:r w:rsidR="00ED3DD6">
        <w:rPr>
          <w:rFonts w:ascii="Times New Roman" w:hAnsi="Times New Roman" w:cs="Times New Roman"/>
          <w:sz w:val="24"/>
          <w:szCs w:val="24"/>
        </w:rPr>
      </w:r>
      <w:r w:rsidR="00ED3DD6">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ED3DD6">
        <w:rPr>
          <w:rFonts w:ascii="Times New Roman" w:hAnsi="Times New Roman" w:cs="Times New Roman"/>
          <w:noProof/>
          <w:sz w:val="24"/>
          <w:szCs w:val="24"/>
        </w:rPr>
        <w:t>(Ju and Masek 2016, Roy et al. 2016)</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D3DD6">
        <w:rPr>
          <w:rFonts w:ascii="Times New Roman" w:hAnsi="Times New Roman" w:cs="Times New Roman"/>
          <w:sz w:val="24"/>
          <w:szCs w:val="24"/>
        </w:rPr>
        <w:t xml:space="preserve">T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w:t>
      </w:r>
      <w:r w:rsidR="00ED3DD6">
        <w:rPr>
          <w:rFonts w:ascii="Times New Roman" w:hAnsi="Times New Roman" w:cs="Times New Roman"/>
          <w:sz w:val="24"/>
          <w:szCs w:val="24"/>
        </w:rPr>
        <w:t xml:space="preserve">s to train the random forest models. There is an option for users to train the random forest models using pre-processed Landsat data from </w:t>
      </w:r>
      <w:r w:rsidR="002C1AC5">
        <w:rPr>
          <w:rFonts w:ascii="Times New Roman" w:hAnsi="Times New Roman" w:cs="Times New Roman"/>
          <w:sz w:val="24"/>
          <w:szCs w:val="24"/>
        </w:rPr>
        <w:t xml:space="preserve">~6000 </w:t>
      </w:r>
      <w:r w:rsidR="00ED3DD6">
        <w:rPr>
          <w:rFonts w:ascii="Times New Roman" w:hAnsi="Times New Roman" w:cs="Times New Roman"/>
          <w:sz w:val="24"/>
          <w:szCs w:val="24"/>
        </w:rPr>
        <w:t xml:space="preserve">sample locations across the Arctic – Boreal domain. </w:t>
      </w:r>
      <w:r w:rsidR="007C1180">
        <w:rPr>
          <w:rFonts w:ascii="Times New Roman" w:hAnsi="Times New Roman" w:cs="Times New Roman"/>
          <w:sz w:val="24"/>
          <w:szCs w:val="24"/>
        </w:rPr>
        <w:t>T</w:t>
      </w:r>
      <w:r w:rsidRPr="00CA364C">
        <w:rPr>
          <w:rFonts w:ascii="Times New Roman" w:hAnsi="Times New Roman" w:cs="Times New Roman"/>
          <w:sz w:val="24"/>
          <w:szCs w:val="24"/>
        </w:rPr>
        <w:t xml:space="preserve">he </w:t>
      </w:r>
      <w:r w:rsidR="007C1180">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sidR="007C1180">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w:t>
      </w:r>
      <w:r w:rsidR="007C1180">
        <w:rPr>
          <w:rFonts w:ascii="Times New Roman" w:hAnsi="Times New Roman" w:cs="Times New Roman"/>
          <w:sz w:val="24"/>
          <w:szCs w:val="24"/>
        </w:rPr>
        <w:t>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xcal);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will overwrite the existing column if overwrite.col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subsequent functions (e.g., ndvi.xcal)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s</w:t>
      </w:r>
      <w:r w:rsidR="007C1180">
        <w:rPr>
          <w:rFonts w:ascii="Times New Roman" w:hAnsi="Times New Roman" w:cs="Times New Roman"/>
          <w:sz w:val="24"/>
          <w:szCs w:val="24"/>
        </w:rPr>
        <w:t>.</w:t>
      </w:r>
      <w:r>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Fit phenological curves to vegetation greenness time series using lsat_fit_phenological_curves()</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Derived annual growing season metrics using lsat_summarize_growing_seasons()</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65730355" w:rsidR="00C56196" w:rsidRPr="00CA364C" w:rsidRDefault="00C56196" w:rsidP="00C56196">
      <w:pPr>
        <w:pStyle w:val="Heading2"/>
      </w:pPr>
      <w:r w:rsidRPr="00CA364C">
        <w:t xml:space="preserve">Evaluate estimates of annual max </w:t>
      </w:r>
      <w:r>
        <w:t xml:space="preserve">vegetation greenness using </w:t>
      </w:r>
      <w:r w:rsidRPr="00CA364C">
        <w:t>lsat_evaluate_phenological_max()</w:t>
      </w:r>
    </w:p>
    <w:p w14:paraId="690E1AE9" w14:textId="0853B1FE"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 xml:space="preserve">stimates of annual maximum </w:t>
      </w:r>
      <w:r w:rsidRPr="00CA364C">
        <w:rPr>
          <w:rFonts w:ascii="Times New Roman" w:hAnsi="Times New Roman" w:cs="Times New Roman"/>
          <w:sz w:val="24"/>
          <w:szCs w:val="24"/>
        </w:rPr>
        <w:lastRenderedPageBreak/>
        <w:t>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12396C20"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r w:rsidRPr="00BB72FF">
        <w:t>lsat_calc_trend()</w:t>
      </w:r>
    </w:p>
    <w:p w14:paraId="5E760C65" w14:textId="6194075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sidR="00DC666B">
        <w:rPr>
          <w:rFonts w:ascii="Times New Roman" w:hAnsi="Times New Roman" w:cs="Times New Roman"/>
          <w:sz w:val="24"/>
          <w:szCs w:val="24"/>
        </w:rPr>
        <w:t xml:space="preserve"> </w:t>
      </w:r>
      <w:r w:rsidR="00DC666B">
        <w:rPr>
          <w:rFonts w:ascii="Times New Roman" w:hAnsi="Times New Roman" w:cs="Times New Roman"/>
          <w:sz w:val="24"/>
          <w:szCs w:val="24"/>
        </w:rPr>
        <w:fldChar w:fldCharType="begin"/>
      </w:r>
      <w:r w:rsidR="00DC666B">
        <w:rPr>
          <w:rFonts w:ascii="Times New Roman" w:hAnsi="Times New Roman" w:cs="Times New Roman"/>
          <w:sz w:val="24"/>
          <w:szCs w:val="24"/>
        </w:rPr>
        <w:instrText xml:space="preserve"> ADDIN EN.CITE &lt;EndNote&gt;&lt;Cite&gt;&lt;Author&gt;Bronaugh&lt;/Author&gt;&lt;Year&gt;2012&lt;/Year&gt;&lt;RecNum&gt;1560&lt;/RecNum&gt;&lt;DisplayText&gt;(Bronaugh and Werner 2012)&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2&lt;/year&gt;&lt;/dates&gt;&lt;urls&gt;&lt;/urls&gt;&lt;/record&gt;&lt;/Cite&gt;&lt;/EndNote&gt;</w:instrText>
      </w:r>
      <w:r w:rsidR="00DC666B">
        <w:rPr>
          <w:rFonts w:ascii="Times New Roman" w:hAnsi="Times New Roman" w:cs="Times New Roman"/>
          <w:sz w:val="24"/>
          <w:szCs w:val="24"/>
        </w:rPr>
        <w:fldChar w:fldCharType="separate"/>
      </w:r>
      <w:r w:rsidR="00DC666B">
        <w:rPr>
          <w:rFonts w:ascii="Times New Roman" w:hAnsi="Times New Roman" w:cs="Times New Roman"/>
          <w:noProof/>
          <w:sz w:val="24"/>
          <w:szCs w:val="24"/>
        </w:rPr>
        <w:t>(Bronaugh and Werner 2012)</w:t>
      </w:r>
      <w:r w:rsidR="00DC666B">
        <w:rPr>
          <w:rFonts w:ascii="Times New Roman" w:hAnsi="Times New Roman" w:cs="Times New Roman"/>
          <w:sz w:val="24"/>
          <w:szCs w:val="24"/>
        </w:rPr>
        <w:fldChar w:fldCharType="end"/>
      </w:r>
      <w:r w:rsidRPr="00CA364C">
        <w:rPr>
          <w:rFonts w:ascii="Times New Roman" w:hAnsi="Times New Roman" w:cs="Times New Roman"/>
          <w:sz w:val="24"/>
          <w:szCs w:val="24"/>
        </w:rPr>
        <w:t>. This function will 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7C442186" w:rsidR="004F2FB5" w:rsidRPr="00792C3C" w:rsidRDefault="00F751FB" w:rsidP="00C81F1B">
      <w:pPr>
        <w:pStyle w:val="Heading1"/>
      </w:pPr>
      <w:commentRangeStart w:id="234"/>
      <w:r w:rsidRPr="00792C3C">
        <w:t>Example</w:t>
      </w:r>
      <w:r w:rsidR="004F2FB5" w:rsidRPr="00792C3C">
        <w:t xml:space="preserve"> application</w:t>
      </w:r>
      <w:commentRangeEnd w:id="234"/>
      <w:r w:rsidR="004F2FB5" w:rsidRPr="00792C3C">
        <w:rPr>
          <w:rStyle w:val="CommentReference"/>
          <w:sz w:val="24"/>
          <w:szCs w:val="24"/>
        </w:rPr>
        <w:commentReference w:id="234"/>
      </w:r>
      <w:r w:rsidR="00E07A3D">
        <w:t>: Vegetation greenness trends for a landscape on Disko Island</w:t>
      </w:r>
    </w:p>
    <w:p w14:paraId="3939CF5A" w14:textId="78E6F708"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Dis</w:t>
      </w:r>
      <w:r w:rsidR="00A40441">
        <w:rPr>
          <w:rFonts w:ascii="Times New Roman" w:hAnsi="Times New Roman" w:cs="Times New Roman"/>
          <w:sz w:val="24"/>
          <w:szCs w:val="24"/>
        </w:rPr>
        <w:t>k</w:t>
      </w:r>
      <w:r w:rsidR="00AC568D">
        <w:rPr>
          <w:rFonts w:ascii="Times New Roman" w:hAnsi="Times New Roman" w:cs="Times New Roman"/>
          <w:sz w:val="24"/>
          <w:szCs w:val="24"/>
        </w:rPr>
        <w:t>o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commentRangeStart w:id="235"/>
      <w:r w:rsidR="008C6BC7" w:rsidRPr="008C6BC7">
        <w:rPr>
          <w:rFonts w:ascii="Times New Roman" w:hAnsi="Times New Roman" w:cs="Times New Roman"/>
          <w:sz w:val="24"/>
          <w:szCs w:val="24"/>
          <w:highlight w:val="yellow"/>
        </w:rPr>
        <w:t>…</w:t>
      </w:r>
      <w:commentRangeEnd w:id="235"/>
      <w:r w:rsidR="008C6BC7">
        <w:rPr>
          <w:rStyle w:val="CommentReference"/>
        </w:rPr>
        <w:commentReference w:id="235"/>
      </w:r>
      <w:r w:rsidR="0077545D">
        <w:rPr>
          <w:rFonts w:ascii="Times New Roman" w:hAnsi="Times New Roman" w:cs="Times New Roman"/>
          <w:sz w:val="24"/>
          <w:szCs w:val="24"/>
        </w:rPr>
        <w:t xml:space="preserve"> 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9542CB">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6628AB">
        <w:rPr>
          <w:rFonts w:ascii="Times New Roman" w:hAnsi="Times New Roman" w:cs="Times New Roman"/>
          <w:sz w:val="24"/>
          <w:szCs w:val="24"/>
        </w:rPr>
        <w:t xml:space="preserve">We focus on the period from 2000 to 2020 because there was limited Landsat data available prior to 2000.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461791">
        <w:rPr>
          <w:rFonts w:ascii="Times New Roman" w:hAnsi="Times New Roman" w:cs="Times New Roman"/>
          <w:sz w:val="24"/>
          <w:szCs w:val="24"/>
        </w:rPr>
        <w:t xml:space="preserve">work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 xml:space="preserve">the analysis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461791" w:rsidRPr="00461791">
        <w:rPr>
          <w:rFonts w:ascii="Times New Roman" w:hAnsi="Times New Roman" w:cs="Times New Roman"/>
          <w:i/>
          <w:iCs/>
          <w:sz w:val="24"/>
          <w:szCs w:val="24"/>
        </w:rPr>
        <w:t>l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 xml:space="preserve">functions (excluding Figure 2). </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6A737584" w14:textId="77777777" w:rsidR="00EB7B05" w:rsidRDefault="00EB7B05" w:rsidP="00F751FB">
      <w:pPr>
        <w:pStyle w:val="NoSpacing"/>
        <w:rPr>
          <w:rFonts w:ascii="Times New Roman" w:hAnsi="Times New Roman" w:cs="Times New Roman"/>
          <w:sz w:val="24"/>
          <w:szCs w:val="24"/>
        </w:rPr>
      </w:pPr>
    </w:p>
    <w:p w14:paraId="09DC236E" w14:textId="3C6920A4" w:rsidR="0077545D" w:rsidRDefault="0077545D" w:rsidP="00F751FB">
      <w:pPr>
        <w:pStyle w:val="NoSpacing"/>
        <w:rPr>
          <w:rFonts w:ascii="Times New Roman" w:hAnsi="Times New Roman" w:cs="Times New Roman"/>
          <w:sz w:val="24"/>
          <w:szCs w:val="24"/>
        </w:rPr>
      </w:pPr>
    </w:p>
    <w:p w14:paraId="28160DEF" w14:textId="7121569F" w:rsidR="00831471" w:rsidRDefault="00831471" w:rsidP="00F751FB">
      <w:pPr>
        <w:pStyle w:val="NoSpacing"/>
        <w:rPr>
          <w:rFonts w:ascii="Times New Roman" w:hAnsi="Times New Roman" w:cs="Times New Roman"/>
          <w:sz w:val="24"/>
          <w:szCs w:val="24"/>
        </w:rPr>
      </w:pPr>
    </w:p>
    <w:p w14:paraId="270518EF" w14:textId="099A5661" w:rsidR="00831471" w:rsidRDefault="00831471" w:rsidP="00F751FB">
      <w:pPr>
        <w:pStyle w:val="NoSpacing"/>
        <w:rPr>
          <w:rFonts w:ascii="Times New Roman" w:hAnsi="Times New Roman" w:cs="Times New Roman"/>
          <w:sz w:val="24"/>
          <w:szCs w:val="24"/>
        </w:rPr>
      </w:pPr>
    </w:p>
    <w:p w14:paraId="00F07AA5" w14:textId="685B47BD" w:rsidR="00831471" w:rsidRDefault="00616D58" w:rsidP="00F751FB">
      <w:pPr>
        <w:pStyle w:val="NoSpacing"/>
        <w:rPr>
          <w:rFonts w:ascii="Times New Roman" w:hAnsi="Times New Roman" w:cs="Times New Roman"/>
          <w:sz w:val="24"/>
          <w:szCs w:val="24"/>
        </w:rPr>
      </w:pPr>
      <w:r>
        <w:rPr>
          <w:noProof/>
        </w:rPr>
        <w:lastRenderedPageBreak/>
        <w:drawing>
          <wp:inline distT="0" distB="0" distL="0" distR="0" wp14:anchorId="612205CE" wp14:editId="2BB04455">
            <wp:extent cx="5943600" cy="27952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795270"/>
                    </a:xfrm>
                    <a:prstGeom prst="rect">
                      <a:avLst/>
                    </a:prstGeom>
                    <a:noFill/>
                    <a:ln>
                      <a:noFill/>
                    </a:ln>
                  </pic:spPr>
                </pic:pic>
              </a:graphicData>
            </a:graphic>
          </wp:inline>
        </w:drawing>
      </w:r>
    </w:p>
    <w:p w14:paraId="2A3011B0" w14:textId="1BEB7637" w:rsidR="00831471"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Pr>
          <w:rFonts w:ascii="Times New Roman" w:hAnsi="Times New Roman" w:cs="Times New Roman"/>
          <w:sz w:val="24"/>
          <w:szCs w:val="24"/>
        </w:rPr>
        <w:t xml:space="preserve">Study area on Disko Island </w:t>
      </w:r>
      <w:r w:rsidR="00C4691F">
        <w:rPr>
          <w:rFonts w:ascii="Times New Roman" w:hAnsi="Times New Roman" w:cs="Times New Roman"/>
          <w:sz w:val="24"/>
          <w:szCs w:val="24"/>
        </w:rPr>
        <w:t xml:space="preserve">and </w:t>
      </w:r>
      <w:r w:rsidR="00A12244">
        <w:rPr>
          <w:rFonts w:ascii="Times New Roman" w:hAnsi="Times New Roman" w:cs="Times New Roman"/>
          <w:sz w:val="24"/>
          <w:szCs w:val="24"/>
        </w:rPr>
        <w:t xml:space="preserve">(b) </w:t>
      </w:r>
      <w:r w:rsidR="00C4691F">
        <w:rPr>
          <w:rFonts w:ascii="Times New Roman" w:hAnsi="Times New Roman" w:cs="Times New Roman"/>
          <w:sz w:val="24"/>
          <w:szCs w:val="24"/>
        </w:rPr>
        <w:t xml:space="preserve">it’s location 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w:t>
      </w:r>
      <w:r w:rsidR="00ED3191">
        <w:rPr>
          <w:rFonts w:ascii="Times New Roman" w:hAnsi="Times New Roman" w:cs="Times New Roman"/>
          <w:sz w:val="24"/>
          <w:szCs w:val="24"/>
        </w:rPr>
        <w:t xml:space="preserve"> Points in (a) show where Landsat annual maximum NDVI (NDVI</w:t>
      </w:r>
      <w:r w:rsidR="00ED3191" w:rsidRPr="00831471">
        <w:rPr>
          <w:rFonts w:ascii="Times New Roman" w:hAnsi="Times New Roman" w:cs="Times New Roman"/>
          <w:sz w:val="24"/>
          <w:szCs w:val="24"/>
          <w:vertAlign w:val="subscript"/>
        </w:rPr>
        <w:t>max</w:t>
      </w:r>
      <w:r w:rsidR="00ED3191">
        <w:rPr>
          <w:rFonts w:ascii="Times New Roman" w:hAnsi="Times New Roman" w:cs="Times New Roman"/>
          <w:sz w:val="24"/>
          <w:szCs w:val="24"/>
        </w:rPr>
        <w:t xml:space="preserve">) systematically (α = 0.10) increased (green), decreased (brown), or did not change (white) from 2000 to 2020. Figure created using QGIS (version 3.20) with the background </w:t>
      </w:r>
      <w:r w:rsidR="00C4691F">
        <w:rPr>
          <w:rFonts w:ascii="Times New Roman" w:hAnsi="Times New Roman" w:cs="Times New Roman"/>
          <w:sz w:val="24"/>
          <w:szCs w:val="24"/>
        </w:rPr>
        <w:t xml:space="preserve">map from </w:t>
      </w:r>
      <w:commentRangeStart w:id="236"/>
      <w:r w:rsidR="00C4691F">
        <w:rPr>
          <w:rFonts w:ascii="Times New Roman" w:hAnsi="Times New Roman" w:cs="Times New Roman"/>
          <w:sz w:val="24"/>
          <w:szCs w:val="24"/>
        </w:rPr>
        <w:t>Google</w:t>
      </w:r>
      <w:commentRangeEnd w:id="236"/>
      <w:r w:rsidR="00C4691F">
        <w:rPr>
          <w:rStyle w:val="CommentReference"/>
        </w:rPr>
        <w:commentReference w:id="236"/>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2D1352">
        <w:rPr>
          <w:rFonts w:ascii="Times New Roman" w:hAnsi="Times New Roman" w:cs="Times New Roman"/>
          <w:sz w:val="24"/>
          <w:szCs w:val="24"/>
        </w:rPr>
        <w:t xml:space="preserve">and underlying digital elevation model provide by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5EE69F44" w14:textId="77777777" w:rsidR="002D1352" w:rsidRDefault="002D1352" w:rsidP="00F751FB">
      <w:pPr>
        <w:pStyle w:val="NoSpacing"/>
        <w:rPr>
          <w:rFonts w:ascii="Times New Roman" w:hAnsi="Times New Roman" w:cs="Times New Roman"/>
          <w:sz w:val="24"/>
          <w:szCs w:val="24"/>
        </w:rPr>
      </w:pPr>
    </w:p>
    <w:p w14:paraId="0C1338FB" w14:textId="6507C8D9" w:rsidR="00AD0531" w:rsidRDefault="00AD0531" w:rsidP="00AD0531">
      <w:pPr>
        <w:pStyle w:val="Heading2"/>
      </w:pPr>
      <w:r>
        <w:t xml:space="preserve">Part 1: Export Landsat time series from Earth Engine </w:t>
      </w:r>
    </w:p>
    <w:p w14:paraId="031FC637" w14:textId="77777777" w:rsidR="00AD0531" w:rsidRDefault="00AD0531" w:rsidP="000853A5">
      <w:pPr>
        <w:pStyle w:val="NoSpacing"/>
        <w:rPr>
          <w:rFonts w:ascii="Times New Roman" w:hAnsi="Times New Roman" w:cs="Times New Roman"/>
          <w:i/>
          <w:iCs/>
          <w:sz w:val="24"/>
          <w:szCs w:val="24"/>
        </w:rPr>
      </w:pPr>
    </w:p>
    <w:p w14:paraId="084FDE2C" w14:textId="76B1192D" w:rsidR="008B6649" w:rsidRDefault="008B6649" w:rsidP="000853A5">
      <w:pPr>
        <w:pStyle w:val="NoSpacing"/>
        <w:rPr>
          <w:rFonts w:ascii="Times New Roman" w:hAnsi="Times New Roman" w:cs="Times New Roman"/>
          <w:i/>
          <w:iCs/>
          <w:sz w:val="24"/>
          <w:szCs w:val="24"/>
        </w:rPr>
      </w:pPr>
      <w:r w:rsidRPr="008B6649">
        <w:rPr>
          <w:rFonts w:ascii="Times New Roman" w:hAnsi="Times New Roman" w:cs="Times New Roman"/>
          <w:i/>
          <w:iCs/>
          <w:sz w:val="24"/>
          <w:szCs w:val="24"/>
        </w:rPr>
        <w:t># Load required R packages</w:t>
      </w:r>
    </w:p>
    <w:p w14:paraId="66C8B037" w14:textId="77777777"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rgee)</w:t>
      </w:r>
    </w:p>
    <w:p w14:paraId="1E223AF2" w14:textId="77777777" w:rsidR="002C207C" w:rsidRPr="0094106D" w:rsidRDefault="002C207C" w:rsidP="002C207C">
      <w:pPr>
        <w:pStyle w:val="NoSpacing"/>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t>require(ggplot2)</w:t>
      </w:r>
    </w:p>
    <w:p w14:paraId="7AD991CA" w14:textId="60602FC0"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t>require(data.table)</w:t>
      </w:r>
    </w:p>
    <w:p w14:paraId="4928705C" w14:textId="35C11A80" w:rsidR="009525C2" w:rsidRDefault="009525C2" w:rsidP="000853A5">
      <w:pPr>
        <w:pStyle w:val="NoSpacing"/>
        <w:rPr>
          <w:rFonts w:ascii="Consolas" w:hAnsi="Consolas" w:cs="Times New Roman"/>
          <w:sz w:val="24"/>
          <w:szCs w:val="24"/>
        </w:rPr>
      </w:pPr>
    </w:p>
    <w:p w14:paraId="43D05E3A" w14:textId="04042283" w:rsidR="009525C2" w:rsidRPr="009525C2" w:rsidRDefault="009525C2" w:rsidP="000853A5">
      <w:pPr>
        <w:pStyle w:val="NoSpacing"/>
        <w:rPr>
          <w:rFonts w:ascii="Times New Roman" w:hAnsi="Times New Roman" w:cs="Times New Roman"/>
          <w:i/>
          <w:iCs/>
          <w:sz w:val="24"/>
          <w:szCs w:val="24"/>
        </w:rPr>
      </w:pPr>
      <w:r w:rsidRPr="009525C2">
        <w:rPr>
          <w:rFonts w:ascii="Times New Roman" w:hAnsi="Times New Roman" w:cs="Times New Roman"/>
          <w:i/>
          <w:iCs/>
          <w:sz w:val="24"/>
          <w:szCs w:val="24"/>
        </w:rPr>
        <w:t># Initialize Earth Engine</w:t>
      </w:r>
    </w:p>
    <w:p w14:paraId="4C9AECDA" w14:textId="69284693"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ee_Initialize()</w:t>
      </w:r>
    </w:p>
    <w:p w14:paraId="729F895E" w14:textId="41240C9F" w:rsidR="000853A5" w:rsidRDefault="000853A5" w:rsidP="000853A5">
      <w:pPr>
        <w:pStyle w:val="NoSpacing"/>
        <w:rPr>
          <w:rFonts w:ascii="Times New Roman" w:hAnsi="Times New Roman" w:cs="Times New Roman"/>
          <w:sz w:val="24"/>
          <w:szCs w:val="24"/>
        </w:rPr>
      </w:pPr>
    </w:p>
    <w:p w14:paraId="1F04F5D2" w14:textId="6E782048" w:rsidR="00D97A86" w:rsidRPr="00D97A86" w:rsidRDefault="00D97A86" w:rsidP="000853A5">
      <w:pPr>
        <w:pStyle w:val="NoSpacing"/>
        <w:rPr>
          <w:rFonts w:ascii="Times New Roman" w:hAnsi="Times New Roman" w:cs="Times New Roman"/>
          <w:i/>
          <w:iCs/>
          <w:sz w:val="24"/>
          <w:szCs w:val="24"/>
        </w:rPr>
      </w:pPr>
      <w:r w:rsidRPr="00D97A86">
        <w:rPr>
          <w:rFonts w:ascii="Times New Roman" w:hAnsi="Times New Roman" w:cs="Times New Roman"/>
          <w:i/>
          <w:iCs/>
          <w:sz w:val="24"/>
          <w:szCs w:val="24"/>
        </w:rPr>
        <w:t># Create a spatial polygon that demarcates the study area</w:t>
      </w:r>
      <w:r w:rsidR="00913009">
        <w:rPr>
          <w:rFonts w:ascii="Times New Roman" w:hAnsi="Times New Roman" w:cs="Times New Roman"/>
          <w:i/>
          <w:iCs/>
          <w:sz w:val="24"/>
          <w:szCs w:val="24"/>
        </w:rPr>
        <w:t xml:space="preserve"> and transform to WGS84</w:t>
      </w:r>
    </w:p>
    <w:p w14:paraId="4BADDCFD"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aoi.poly &lt;- st_polygon(list(matrix(</w:t>
      </w:r>
    </w:p>
    <w:p w14:paraId="6803C208"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2950,-2243300),</w:t>
      </w:r>
    </w:p>
    <w:p w14:paraId="0214D8D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ncol = 2, byrow = T)))</w:t>
      </w:r>
    </w:p>
    <w:p w14:paraId="74CEA7E2" w14:textId="77777777" w:rsidR="00E8337D" w:rsidRPr="00E948B0" w:rsidRDefault="00E8337D" w:rsidP="00E8337D">
      <w:pPr>
        <w:pStyle w:val="NoSpacing"/>
        <w:rPr>
          <w:rFonts w:ascii="Consolas" w:hAnsi="Consolas" w:cs="Times New Roman"/>
          <w:sz w:val="20"/>
          <w:szCs w:val="20"/>
        </w:rPr>
      </w:pPr>
    </w:p>
    <w:p w14:paraId="1856D2FF" w14:textId="3D8200BC" w:rsidR="002F1CCE"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aoi.poly </w:t>
      </w:r>
      <w:r w:rsidR="00E948B0" w:rsidRPr="00E948B0">
        <w:rPr>
          <w:rFonts w:ascii="Consolas" w:hAnsi="Consolas" w:cs="Times New Roman"/>
          <w:sz w:val="20"/>
          <w:szCs w:val="20"/>
        </w:rPr>
        <w:t>&lt;-</w:t>
      </w:r>
      <w:r w:rsidRPr="00E948B0">
        <w:rPr>
          <w:rFonts w:ascii="Consolas" w:hAnsi="Consolas" w:cs="Times New Roman"/>
          <w:sz w:val="20"/>
          <w:szCs w:val="20"/>
        </w:rPr>
        <w:t xml:space="preserve"> aoi.poly %&gt;% st_sfc(crs = 3413) %&gt;% st_transform(crs = 4326) %&gt;% st_as_sf()</w:t>
      </w:r>
    </w:p>
    <w:p w14:paraId="718B41E0" w14:textId="77777777" w:rsidR="00E8337D" w:rsidRPr="0094106D" w:rsidRDefault="00E8337D" w:rsidP="00E8337D">
      <w:pPr>
        <w:pStyle w:val="NoSpacing"/>
        <w:rPr>
          <w:rFonts w:ascii="Times New Roman" w:hAnsi="Times New Roman" w:cs="Times New Roman"/>
        </w:rPr>
      </w:pPr>
    </w:p>
    <w:p w14:paraId="55E93217" w14:textId="11BBC636"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Get the central coordinates </w:t>
      </w:r>
      <w:r w:rsidR="00FB5A6E">
        <w:rPr>
          <w:rFonts w:ascii="Times New Roman" w:hAnsi="Times New Roman" w:cs="Times New Roman"/>
          <w:i/>
          <w:iCs/>
          <w:sz w:val="24"/>
          <w:szCs w:val="24"/>
        </w:rPr>
        <w:t xml:space="preserve">for </w:t>
      </w:r>
      <w:r w:rsidRPr="003D7172">
        <w:rPr>
          <w:rFonts w:ascii="Times New Roman" w:hAnsi="Times New Roman" w:cs="Times New Roman"/>
          <w:i/>
          <w:iCs/>
          <w:sz w:val="24"/>
          <w:szCs w:val="24"/>
        </w:rPr>
        <w:t xml:space="preserve">each </w:t>
      </w:r>
      <w:r w:rsidR="00D66B3D">
        <w:rPr>
          <w:rFonts w:ascii="Times New Roman" w:hAnsi="Times New Roman" w:cs="Times New Roman"/>
          <w:i/>
          <w:iCs/>
          <w:sz w:val="24"/>
          <w:szCs w:val="24"/>
        </w:rPr>
        <w:t>of the 45</w:t>
      </w:r>
      <w:r w:rsidR="00C843FD">
        <w:rPr>
          <w:rFonts w:ascii="Times New Roman" w:hAnsi="Times New Roman" w:cs="Times New Roman"/>
          <w:i/>
          <w:iCs/>
          <w:sz w:val="24"/>
          <w:szCs w:val="24"/>
        </w:rPr>
        <w:t>5</w:t>
      </w:r>
      <w:r w:rsidR="00D66B3D">
        <w:rPr>
          <w:rFonts w:ascii="Times New Roman" w:hAnsi="Times New Roman" w:cs="Times New Roman"/>
          <w:i/>
          <w:iCs/>
          <w:sz w:val="24"/>
          <w:szCs w:val="24"/>
        </w:rPr>
        <w:t xml:space="preserve">7 </w:t>
      </w:r>
      <w:r w:rsidRPr="003D7172">
        <w:rPr>
          <w:rFonts w:ascii="Times New Roman" w:hAnsi="Times New Roman" w:cs="Times New Roman"/>
          <w:i/>
          <w:iCs/>
          <w:sz w:val="24"/>
          <w:szCs w:val="24"/>
        </w:rPr>
        <w:t>Landsat pixel</w:t>
      </w:r>
      <w:r w:rsidR="00D66B3D">
        <w:rPr>
          <w:rFonts w:ascii="Times New Roman" w:hAnsi="Times New Roman" w:cs="Times New Roman"/>
          <w:i/>
          <w:iCs/>
          <w:sz w:val="24"/>
          <w:szCs w:val="24"/>
        </w:rPr>
        <w:t>s</w:t>
      </w:r>
      <w:r w:rsidRPr="003D7172">
        <w:rPr>
          <w:rFonts w:ascii="Times New Roman" w:hAnsi="Times New Roman" w:cs="Times New Roman"/>
          <w:i/>
          <w:iCs/>
          <w:sz w:val="24"/>
          <w:szCs w:val="24"/>
        </w:rPr>
        <w:t xml:space="preserve"> in study area</w:t>
      </w:r>
    </w:p>
    <w:p w14:paraId="6E3371B2" w14:textId="7FF0F2B2" w:rsidR="002F1CCE" w:rsidRPr="0094106D" w:rsidRDefault="002F1CCE" w:rsidP="002F1CCE">
      <w:pPr>
        <w:pStyle w:val="NoSpacing"/>
        <w:rPr>
          <w:rFonts w:ascii="Consolas" w:hAnsi="Consolas" w:cs="Times New Roman"/>
          <w:sz w:val="20"/>
          <w:szCs w:val="20"/>
        </w:rPr>
      </w:pPr>
      <w:r w:rsidRPr="0094106D">
        <w:rPr>
          <w:rFonts w:ascii="Consolas" w:hAnsi="Consolas" w:cs="Times New Roman"/>
          <w:sz w:val="20"/>
          <w:szCs w:val="20"/>
        </w:rPr>
        <w:t>aoi.pts &lt;- lsat_get_pixel_centers(aoi.</w:t>
      </w:r>
      <w:r w:rsidR="003D7172" w:rsidRPr="0094106D">
        <w:rPr>
          <w:rFonts w:ascii="Consolas" w:hAnsi="Consolas" w:cs="Times New Roman"/>
          <w:sz w:val="20"/>
          <w:szCs w:val="20"/>
        </w:rPr>
        <w:t>poly</w:t>
      </w:r>
      <w:r w:rsidRPr="0094106D">
        <w:rPr>
          <w:rFonts w:ascii="Consolas" w:hAnsi="Consolas" w:cs="Times New Roman"/>
          <w:sz w:val="20"/>
          <w:szCs w:val="20"/>
        </w:rPr>
        <w:t>)</w:t>
      </w:r>
    </w:p>
    <w:p w14:paraId="469DB598" w14:textId="77777777" w:rsidR="002F1CCE" w:rsidRPr="002F1CCE" w:rsidRDefault="002F1CCE" w:rsidP="002F1CCE">
      <w:pPr>
        <w:pStyle w:val="NoSpacing"/>
        <w:rPr>
          <w:rFonts w:ascii="Times New Roman" w:hAnsi="Times New Roman" w:cs="Times New Roman"/>
          <w:sz w:val="24"/>
          <w:szCs w:val="24"/>
        </w:rPr>
      </w:pPr>
    </w:p>
    <w:p w14:paraId="263A7F53" w14:textId="77777777" w:rsidR="00817E57"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w:t>
      </w:r>
      <w:r w:rsidR="003D7172">
        <w:rPr>
          <w:rFonts w:ascii="Times New Roman" w:hAnsi="Times New Roman" w:cs="Times New Roman"/>
          <w:i/>
          <w:iCs/>
          <w:sz w:val="24"/>
          <w:szCs w:val="24"/>
        </w:rPr>
        <w:t xml:space="preserve">Export </w:t>
      </w:r>
      <w:r w:rsidR="000213B5">
        <w:rPr>
          <w:rFonts w:ascii="Times New Roman" w:hAnsi="Times New Roman" w:cs="Times New Roman"/>
          <w:i/>
          <w:iCs/>
          <w:sz w:val="24"/>
          <w:szCs w:val="24"/>
        </w:rPr>
        <w:t xml:space="preserve">summer </w:t>
      </w:r>
      <w:r w:rsidRPr="003D7172">
        <w:rPr>
          <w:rFonts w:ascii="Times New Roman" w:hAnsi="Times New Roman" w:cs="Times New Roman"/>
          <w:i/>
          <w:iCs/>
          <w:sz w:val="24"/>
          <w:szCs w:val="24"/>
        </w:rPr>
        <w:t xml:space="preserve">Landsat surface reflectance measurements </w:t>
      </w:r>
      <w:r w:rsidR="00D66B3D">
        <w:rPr>
          <w:rFonts w:ascii="Times New Roman" w:hAnsi="Times New Roman" w:cs="Times New Roman"/>
          <w:i/>
          <w:iCs/>
          <w:sz w:val="24"/>
          <w:szCs w:val="24"/>
        </w:rPr>
        <w:t xml:space="preserve">for each pixel </w:t>
      </w:r>
      <w:r w:rsidR="003D7172">
        <w:rPr>
          <w:rFonts w:ascii="Times New Roman" w:hAnsi="Times New Roman" w:cs="Times New Roman"/>
          <w:i/>
          <w:iCs/>
          <w:sz w:val="24"/>
          <w:szCs w:val="24"/>
        </w:rPr>
        <w:t xml:space="preserve">to </w:t>
      </w:r>
      <w:r w:rsidR="000213B5">
        <w:rPr>
          <w:rFonts w:ascii="Times New Roman" w:hAnsi="Times New Roman" w:cs="Times New Roman"/>
          <w:i/>
          <w:iCs/>
          <w:sz w:val="24"/>
          <w:szCs w:val="24"/>
        </w:rPr>
        <w:t xml:space="preserve">a </w:t>
      </w:r>
      <w:r w:rsidR="0042225A">
        <w:rPr>
          <w:rFonts w:ascii="Times New Roman" w:hAnsi="Times New Roman" w:cs="Times New Roman"/>
          <w:i/>
          <w:iCs/>
          <w:sz w:val="24"/>
          <w:szCs w:val="24"/>
        </w:rPr>
        <w:t>folder called</w:t>
      </w:r>
    </w:p>
    <w:p w14:paraId="5AE9D11F" w14:textId="77777777" w:rsidR="00817E57" w:rsidRDefault="00817E57" w:rsidP="002F1CCE">
      <w:pPr>
        <w:pStyle w:val="NoSpacing"/>
        <w:rPr>
          <w:rFonts w:ascii="Times New Roman" w:hAnsi="Times New Roman" w:cs="Times New Roman"/>
          <w:i/>
          <w:iCs/>
          <w:sz w:val="24"/>
          <w:szCs w:val="24"/>
        </w:rPr>
      </w:pPr>
      <w:r>
        <w:rPr>
          <w:rFonts w:ascii="Times New Roman" w:hAnsi="Times New Roman" w:cs="Times New Roman"/>
          <w:i/>
          <w:iCs/>
          <w:sz w:val="24"/>
          <w:szCs w:val="24"/>
        </w:rPr>
        <w:t xml:space="preserve"># </w:t>
      </w:r>
      <w:r w:rsidR="0042225A">
        <w:rPr>
          <w:rFonts w:ascii="Times New Roman" w:hAnsi="Times New Roman" w:cs="Times New Roman"/>
          <w:i/>
          <w:iCs/>
          <w:sz w:val="24"/>
          <w:szCs w:val="24"/>
        </w:rPr>
        <w:t>earth_engine</w:t>
      </w:r>
      <w:r w:rsidR="00EF2C33">
        <w:rPr>
          <w:rFonts w:ascii="Times New Roman" w:hAnsi="Times New Roman" w:cs="Times New Roman"/>
          <w:i/>
          <w:iCs/>
          <w:sz w:val="24"/>
          <w:szCs w:val="24"/>
        </w:rPr>
        <w:t>/lsat_disko</w:t>
      </w:r>
      <w:r w:rsidR="0042225A">
        <w:rPr>
          <w:rFonts w:ascii="Times New Roman" w:hAnsi="Times New Roman" w:cs="Times New Roman"/>
          <w:i/>
          <w:iCs/>
          <w:sz w:val="24"/>
          <w:szCs w:val="24"/>
        </w:rPr>
        <w:t xml:space="preserve"> on </w:t>
      </w:r>
      <w:r w:rsidR="003D7172">
        <w:rPr>
          <w:rFonts w:ascii="Times New Roman" w:hAnsi="Times New Roman" w:cs="Times New Roman"/>
          <w:i/>
          <w:iCs/>
          <w:sz w:val="24"/>
          <w:szCs w:val="24"/>
        </w:rPr>
        <w:t>Google</w:t>
      </w:r>
      <w:r w:rsidR="000213B5">
        <w:rPr>
          <w:rFonts w:ascii="Times New Roman" w:hAnsi="Times New Roman" w:cs="Times New Roman"/>
          <w:i/>
          <w:iCs/>
          <w:sz w:val="24"/>
          <w:szCs w:val="24"/>
        </w:rPr>
        <w:t xml:space="preserve"> </w:t>
      </w:r>
      <w:r w:rsidR="003D7172">
        <w:rPr>
          <w:rFonts w:ascii="Times New Roman" w:hAnsi="Times New Roman" w:cs="Times New Roman"/>
          <w:i/>
          <w:iCs/>
          <w:sz w:val="24"/>
          <w:szCs w:val="24"/>
        </w:rPr>
        <w:t>Drive</w:t>
      </w:r>
      <w:r w:rsidR="008A44EA">
        <w:rPr>
          <w:rFonts w:ascii="Times New Roman" w:hAnsi="Times New Roman" w:cs="Times New Roman"/>
          <w:i/>
          <w:iCs/>
          <w:sz w:val="24"/>
          <w:szCs w:val="24"/>
        </w:rPr>
        <w:t>. T</w:t>
      </w:r>
      <w:r w:rsidR="0042225A">
        <w:rPr>
          <w:rFonts w:ascii="Times New Roman" w:hAnsi="Times New Roman" w:cs="Times New Roman"/>
          <w:i/>
          <w:iCs/>
          <w:sz w:val="24"/>
          <w:szCs w:val="24"/>
        </w:rPr>
        <w:t xml:space="preserve">his took </w:t>
      </w:r>
      <w:r w:rsidR="002C207C">
        <w:rPr>
          <w:rFonts w:ascii="Times New Roman" w:hAnsi="Times New Roman" w:cs="Times New Roman"/>
          <w:i/>
          <w:iCs/>
          <w:sz w:val="24"/>
          <w:szCs w:val="24"/>
        </w:rPr>
        <w:t>~</w:t>
      </w:r>
      <w:r>
        <w:rPr>
          <w:rFonts w:ascii="Times New Roman" w:hAnsi="Times New Roman" w:cs="Times New Roman"/>
          <w:i/>
          <w:iCs/>
          <w:sz w:val="24"/>
          <w:szCs w:val="24"/>
        </w:rPr>
        <w:t xml:space="preserve">2 days </w:t>
      </w:r>
      <w:r w:rsidR="000B7FBE">
        <w:rPr>
          <w:rFonts w:ascii="Times New Roman" w:hAnsi="Times New Roman" w:cs="Times New Roman"/>
          <w:i/>
          <w:iCs/>
          <w:sz w:val="24"/>
          <w:szCs w:val="24"/>
        </w:rPr>
        <w:t xml:space="preserve">and exported 19 files totaling </w:t>
      </w:r>
    </w:p>
    <w:p w14:paraId="2B4C72D8" w14:textId="51A8FC74" w:rsidR="002F1CCE" w:rsidRPr="003D7172" w:rsidRDefault="00817E57" w:rsidP="002F1CCE">
      <w:pPr>
        <w:pStyle w:val="NoSpacing"/>
        <w:rPr>
          <w:rFonts w:ascii="Times New Roman" w:hAnsi="Times New Roman" w:cs="Times New Roman"/>
          <w:i/>
          <w:iCs/>
          <w:sz w:val="24"/>
          <w:szCs w:val="24"/>
        </w:rPr>
      </w:pPr>
      <w:r>
        <w:rPr>
          <w:rFonts w:ascii="Times New Roman" w:hAnsi="Times New Roman" w:cs="Times New Roman"/>
          <w:i/>
          <w:iCs/>
          <w:sz w:val="24"/>
          <w:szCs w:val="24"/>
        </w:rPr>
        <w:t xml:space="preserve"># </w:t>
      </w:r>
      <w:r w:rsidR="008A44EA">
        <w:rPr>
          <w:rFonts w:ascii="Times New Roman" w:hAnsi="Times New Roman" w:cs="Times New Roman"/>
          <w:i/>
          <w:iCs/>
          <w:sz w:val="24"/>
          <w:szCs w:val="24"/>
        </w:rPr>
        <w:t>~</w:t>
      </w:r>
      <w:r>
        <w:rPr>
          <w:rFonts w:ascii="Times New Roman" w:hAnsi="Times New Roman" w:cs="Times New Roman"/>
          <w:i/>
          <w:iCs/>
          <w:sz w:val="24"/>
          <w:szCs w:val="24"/>
        </w:rPr>
        <w:t>692</w:t>
      </w:r>
      <w:r w:rsidR="008A44EA">
        <w:rPr>
          <w:rFonts w:ascii="Times New Roman" w:hAnsi="Times New Roman" w:cs="Times New Roman"/>
          <w:i/>
          <w:iCs/>
          <w:sz w:val="24"/>
          <w:szCs w:val="24"/>
        </w:rPr>
        <w:t xml:space="preserve"> MB. </w:t>
      </w:r>
    </w:p>
    <w:p w14:paraId="6157698E" w14:textId="747DE61D" w:rsidR="005B13AD" w:rsidRPr="0094106D" w:rsidRDefault="002F1CCE" w:rsidP="002F1CCE">
      <w:pPr>
        <w:pStyle w:val="NoSpacing"/>
        <w:rPr>
          <w:rFonts w:ascii="Consolas" w:hAnsi="Consolas" w:cs="Times New Roman"/>
          <w:sz w:val="20"/>
          <w:szCs w:val="20"/>
        </w:rPr>
      </w:pPr>
      <w:r w:rsidRPr="0094106D">
        <w:rPr>
          <w:rFonts w:ascii="Consolas" w:hAnsi="Consolas" w:cs="Times New Roman"/>
          <w:sz w:val="20"/>
          <w:szCs w:val="20"/>
        </w:rPr>
        <w:t>lsat_export_ts(pixel_coords_sf = aoi.pts, startJulian = 1</w:t>
      </w:r>
      <w:r w:rsidR="0049567B">
        <w:rPr>
          <w:rFonts w:ascii="Consolas" w:hAnsi="Consolas" w:cs="Times New Roman"/>
          <w:sz w:val="20"/>
          <w:szCs w:val="20"/>
        </w:rPr>
        <w:t>5</w:t>
      </w:r>
      <w:r w:rsidRPr="0094106D">
        <w:rPr>
          <w:rFonts w:ascii="Consolas" w:hAnsi="Consolas" w:cs="Times New Roman"/>
          <w:sz w:val="20"/>
          <w:szCs w:val="20"/>
        </w:rPr>
        <w:t>2, endJulian = 2</w:t>
      </w:r>
      <w:r w:rsidR="0049567B">
        <w:rPr>
          <w:rFonts w:ascii="Consolas" w:hAnsi="Consolas" w:cs="Times New Roman"/>
          <w:sz w:val="20"/>
          <w:szCs w:val="20"/>
        </w:rPr>
        <w:t>7</w:t>
      </w:r>
      <w:r w:rsidRPr="0094106D">
        <w:rPr>
          <w:rFonts w:ascii="Consolas" w:hAnsi="Consolas" w:cs="Times New Roman"/>
          <w:sz w:val="20"/>
          <w:szCs w:val="20"/>
        </w:rPr>
        <w:t>3,</w:t>
      </w:r>
      <w:r w:rsidR="0042225A" w:rsidRPr="0094106D">
        <w:rPr>
          <w:rFonts w:ascii="Consolas" w:hAnsi="Consolas" w:cs="Times New Roman"/>
          <w:sz w:val="20"/>
          <w:szCs w:val="20"/>
        </w:rPr>
        <w:t xml:space="preserve"> </w:t>
      </w:r>
      <w:r w:rsidRPr="0094106D">
        <w:rPr>
          <w:rFonts w:ascii="Consolas" w:hAnsi="Consolas" w:cs="Times New Roman"/>
          <w:sz w:val="20"/>
          <w:szCs w:val="20"/>
        </w:rPr>
        <w:t>prefix = 'disko', drive_export_dir = 'earth_engine</w:t>
      </w:r>
      <w:r w:rsidR="00AA2D22">
        <w:rPr>
          <w:rFonts w:ascii="Consolas" w:hAnsi="Consolas" w:cs="Times New Roman"/>
          <w:sz w:val="20"/>
          <w:szCs w:val="20"/>
        </w:rPr>
        <w:t>/lsat_disko</w:t>
      </w:r>
      <w:r w:rsidRPr="0094106D">
        <w:rPr>
          <w:rFonts w:ascii="Consolas" w:hAnsi="Consolas" w:cs="Times New Roman"/>
          <w:sz w:val="20"/>
          <w:szCs w:val="20"/>
        </w:rPr>
        <w:t>')</w:t>
      </w:r>
    </w:p>
    <w:p w14:paraId="745E92C7" w14:textId="331B8119" w:rsidR="003934F7" w:rsidRDefault="003934F7" w:rsidP="00F751FB">
      <w:pPr>
        <w:pStyle w:val="NoSpacing"/>
        <w:rPr>
          <w:rFonts w:ascii="Times New Roman" w:hAnsi="Times New Roman" w:cs="Times New Roman"/>
          <w:sz w:val="24"/>
          <w:szCs w:val="24"/>
        </w:rPr>
      </w:pPr>
    </w:p>
    <w:p w14:paraId="3F807F73" w14:textId="77777777" w:rsidR="003C7D0B" w:rsidRDefault="003C7D0B" w:rsidP="00F751FB">
      <w:pPr>
        <w:pStyle w:val="NoSpacing"/>
        <w:rPr>
          <w:rFonts w:ascii="Times New Roman" w:hAnsi="Times New Roman" w:cs="Times New Roman"/>
          <w:sz w:val="24"/>
          <w:szCs w:val="24"/>
        </w:rPr>
      </w:pPr>
    </w:p>
    <w:p w14:paraId="02013074" w14:textId="78E1A471" w:rsidR="003D7172" w:rsidRDefault="00AD0531" w:rsidP="00AD0531">
      <w:pPr>
        <w:pStyle w:val="Heading2"/>
      </w:pPr>
      <w:commentRangeStart w:id="237"/>
      <w:r>
        <w:t>Part 2: Derive vegetation greenness time series using Landsat data</w:t>
      </w:r>
      <w:commentRangeEnd w:id="237"/>
      <w:r w:rsidR="00EB7B05">
        <w:rPr>
          <w:rStyle w:val="CommentReference"/>
          <w:rFonts w:asciiTheme="minorHAnsi" w:eastAsiaTheme="minorEastAsia" w:hAnsiTheme="minorHAnsi" w:cstheme="minorBidi"/>
          <w:i w:val="0"/>
        </w:rPr>
        <w:commentReference w:id="237"/>
      </w:r>
    </w:p>
    <w:p w14:paraId="2FE7EC11" w14:textId="77777777" w:rsidR="003D7172" w:rsidRDefault="003D7172" w:rsidP="00F751FB">
      <w:pPr>
        <w:pStyle w:val="NoSpacing"/>
        <w:rPr>
          <w:rFonts w:ascii="Times New Roman" w:hAnsi="Times New Roman" w:cs="Times New Roman"/>
          <w:sz w:val="24"/>
          <w:szCs w:val="24"/>
        </w:rPr>
      </w:pPr>
    </w:p>
    <w:p w14:paraId="5DF9B6DA" w14:textId="5DD97F1D"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xml:space="preserve"># Create a list of </w:t>
      </w:r>
      <w:r w:rsidR="003C7D0B">
        <w:rPr>
          <w:rFonts w:ascii="Times New Roman" w:hAnsi="Times New Roman" w:cs="Times New Roman"/>
          <w:i/>
          <w:iCs/>
          <w:sz w:val="24"/>
          <w:szCs w:val="24"/>
        </w:rPr>
        <w:t>CSV</w:t>
      </w:r>
      <w:r w:rsidRPr="008A44EA">
        <w:rPr>
          <w:rFonts w:ascii="Times New Roman" w:hAnsi="Times New Roman" w:cs="Times New Roman"/>
          <w:i/>
          <w:iCs/>
          <w:sz w:val="24"/>
          <w:szCs w:val="24"/>
        </w:rPr>
        <w:t xml:space="preserve"> files exported from GEE and then read them into R as a data.table object </w:t>
      </w:r>
    </w:p>
    <w:p w14:paraId="4FE8B744" w14:textId="0476EBB2"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data.files &lt;- list.files(‘~/earth_engine/</w:t>
      </w:r>
      <w:r w:rsidR="00AA2D22">
        <w:rPr>
          <w:rFonts w:ascii="Consolas" w:hAnsi="Consolas" w:cs="Times New Roman"/>
          <w:sz w:val="20"/>
          <w:szCs w:val="20"/>
        </w:rPr>
        <w:t>lsat_disko’</w:t>
      </w:r>
      <w:r w:rsidRPr="0094106D">
        <w:rPr>
          <w:rFonts w:ascii="Consolas" w:hAnsi="Consolas" w:cs="Times New Roman"/>
          <w:sz w:val="20"/>
          <w:szCs w:val="20"/>
        </w:rPr>
        <w:t>, full.names = T)</w:t>
      </w:r>
    </w:p>
    <w:p w14:paraId="2DCB7F06" w14:textId="77777777"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lsat.dt &lt;- do.call("rbind", lapply(data.files, fread))</w:t>
      </w:r>
    </w:p>
    <w:p w14:paraId="72D4E26B" w14:textId="77777777" w:rsidR="008A44EA" w:rsidRPr="008A44EA" w:rsidRDefault="008A44EA" w:rsidP="008A44EA">
      <w:pPr>
        <w:pStyle w:val="NoSpacing"/>
        <w:rPr>
          <w:rFonts w:ascii="Times New Roman" w:hAnsi="Times New Roman" w:cs="Times New Roman"/>
          <w:sz w:val="24"/>
          <w:szCs w:val="24"/>
        </w:rPr>
      </w:pPr>
    </w:p>
    <w:p w14:paraId="6BFF0985"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Format the exported data</w:t>
      </w:r>
    </w:p>
    <w:p w14:paraId="321D2DD3" w14:textId="77777777"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lsat.dt &lt;- lsat_general_prep(lsat.dt)</w:t>
      </w:r>
    </w:p>
    <w:p w14:paraId="2473D0E5" w14:textId="77777777" w:rsidR="008A44EA" w:rsidRPr="008A44EA" w:rsidRDefault="008A44EA" w:rsidP="008A44EA">
      <w:pPr>
        <w:pStyle w:val="NoSpacing"/>
        <w:rPr>
          <w:rFonts w:ascii="Times New Roman" w:hAnsi="Times New Roman" w:cs="Times New Roman"/>
          <w:sz w:val="24"/>
          <w:szCs w:val="24"/>
        </w:rPr>
      </w:pPr>
    </w:p>
    <w:p w14:paraId="0A21A17C" w14:textId="7B8B14E7" w:rsid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lean data by filtering clouds, snow, and water, as well as radiometric and geometric errors</w:t>
      </w:r>
      <w:r>
        <w:rPr>
          <w:rFonts w:ascii="Times New Roman" w:hAnsi="Times New Roman" w:cs="Times New Roman"/>
          <w:i/>
          <w:iCs/>
          <w:sz w:val="24"/>
          <w:szCs w:val="24"/>
        </w:rPr>
        <w:t>.</w:t>
      </w:r>
    </w:p>
    <w:p w14:paraId="760E7D15" w14:textId="486D4D8D" w:rsidR="00817E57" w:rsidRPr="00817E57" w:rsidRDefault="008A44EA" w:rsidP="008A44EA">
      <w:pPr>
        <w:pStyle w:val="NoSpacing"/>
        <w:rPr>
          <w:rFonts w:ascii="Times New Roman" w:hAnsi="Times New Roman" w:cs="Times New Roman"/>
          <w:i/>
          <w:iCs/>
          <w:sz w:val="24"/>
          <w:szCs w:val="24"/>
        </w:rPr>
      </w:pPr>
      <w:r w:rsidRPr="00817E57">
        <w:rPr>
          <w:rFonts w:ascii="Times New Roman" w:hAnsi="Times New Roman" w:cs="Times New Roman"/>
          <w:i/>
          <w:iCs/>
          <w:sz w:val="24"/>
          <w:szCs w:val="24"/>
        </w:rPr>
        <w:t># This step</w:t>
      </w:r>
      <w:r w:rsidR="00817E57" w:rsidRPr="00817E57">
        <w:rPr>
          <w:rFonts w:ascii="Times New Roman" w:hAnsi="Times New Roman" w:cs="Times New Roman"/>
          <w:sz w:val="24"/>
          <w:szCs w:val="24"/>
        </w:rPr>
        <w:t xml:space="preserve"> removed </w:t>
      </w:r>
      <w:r w:rsidR="00817E57" w:rsidRPr="00817E57">
        <w:rPr>
          <w:rFonts w:ascii="Times New Roman" w:hAnsi="Times New Roman" w:cs="Times New Roman"/>
          <w:i/>
          <w:iCs/>
          <w:sz w:val="24"/>
          <w:szCs w:val="24"/>
        </w:rPr>
        <w:t>1,817,683 of 2,452,693 observations (74.11%)</w:t>
      </w:r>
    </w:p>
    <w:p w14:paraId="473CBFAE" w14:textId="77777777"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lsat.dt &lt;- lsat_clean_data(lsat.dt)</w:t>
      </w:r>
    </w:p>
    <w:p w14:paraId="00924171" w14:textId="2E904B1F" w:rsidR="008A44EA" w:rsidRDefault="008A44EA" w:rsidP="008A44EA">
      <w:pPr>
        <w:pStyle w:val="NoSpacing"/>
        <w:rPr>
          <w:rFonts w:ascii="Times New Roman" w:hAnsi="Times New Roman" w:cs="Times New Roman"/>
          <w:sz w:val="24"/>
          <w:szCs w:val="24"/>
        </w:rPr>
      </w:pPr>
    </w:p>
    <w:p w14:paraId="24327BC6" w14:textId="70CBFCFE" w:rsidR="006E6ACB" w:rsidRPr="006E6ACB" w:rsidRDefault="006E6ACB" w:rsidP="006E6ACB">
      <w:pPr>
        <w:pStyle w:val="NoSpacing"/>
        <w:rPr>
          <w:rFonts w:ascii="Times New Roman" w:hAnsi="Times New Roman" w:cs="Times New Roman"/>
          <w:i/>
          <w:iCs/>
          <w:sz w:val="24"/>
          <w:szCs w:val="24"/>
        </w:rPr>
      </w:pPr>
      <w:r w:rsidRPr="006E6ACB">
        <w:rPr>
          <w:rFonts w:ascii="Times New Roman" w:hAnsi="Times New Roman" w:cs="Times New Roman"/>
          <w:i/>
          <w:iCs/>
          <w:sz w:val="24"/>
          <w:szCs w:val="24"/>
        </w:rPr>
        <w:t># Summarize the availability of Landsat data for each pixel</w:t>
      </w:r>
      <w:r w:rsidR="00B2614B">
        <w:rPr>
          <w:rFonts w:ascii="Times New Roman" w:hAnsi="Times New Roman" w:cs="Times New Roman"/>
          <w:i/>
          <w:iCs/>
          <w:sz w:val="24"/>
          <w:szCs w:val="24"/>
        </w:rPr>
        <w:t xml:space="preserve"> and save output figure (Figure </w:t>
      </w:r>
      <w:r w:rsidR="00F84824">
        <w:rPr>
          <w:rFonts w:ascii="Times New Roman" w:hAnsi="Times New Roman" w:cs="Times New Roman"/>
          <w:i/>
          <w:iCs/>
          <w:sz w:val="24"/>
          <w:szCs w:val="24"/>
        </w:rPr>
        <w:t>3</w:t>
      </w:r>
      <w:r w:rsidR="00B2614B">
        <w:rPr>
          <w:rFonts w:ascii="Times New Roman" w:hAnsi="Times New Roman" w:cs="Times New Roman"/>
          <w:i/>
          <w:iCs/>
          <w:sz w:val="24"/>
          <w:szCs w:val="24"/>
        </w:rPr>
        <w:t xml:space="preserve">) </w:t>
      </w:r>
    </w:p>
    <w:p w14:paraId="709EB016" w14:textId="015EA42F" w:rsidR="006E6ACB" w:rsidRPr="0094106D" w:rsidRDefault="006E6ACB" w:rsidP="006E6ACB">
      <w:pPr>
        <w:pStyle w:val="NoSpacing"/>
        <w:rPr>
          <w:rFonts w:ascii="Consolas" w:hAnsi="Consolas" w:cs="Times New Roman"/>
          <w:sz w:val="20"/>
          <w:szCs w:val="20"/>
        </w:rPr>
      </w:pPr>
      <w:r w:rsidRPr="0094106D">
        <w:rPr>
          <w:rFonts w:ascii="Consolas" w:hAnsi="Consolas" w:cs="Times New Roman"/>
          <w:sz w:val="20"/>
          <w:szCs w:val="20"/>
        </w:rPr>
        <w:t>lsat_summarize_data_avail(lsat.dt)</w:t>
      </w:r>
    </w:p>
    <w:p w14:paraId="1E8926BD" w14:textId="5F625A52" w:rsidR="006E6ACB" w:rsidRDefault="006E6ACB" w:rsidP="006E6ACB">
      <w:pPr>
        <w:pStyle w:val="NoSpacing"/>
        <w:rPr>
          <w:rFonts w:ascii="Times New Roman" w:hAnsi="Times New Roman" w:cs="Times New Roman"/>
          <w:sz w:val="24"/>
          <w:szCs w:val="24"/>
        </w:rPr>
      </w:pPr>
    </w:p>
    <w:p w14:paraId="5B2FEDD4" w14:textId="52D4D876" w:rsidR="006E6ACB" w:rsidRDefault="00723E3F" w:rsidP="006E6ACB">
      <w:pPr>
        <w:pStyle w:val="NoSpacing"/>
        <w:rPr>
          <w:rFonts w:ascii="Times New Roman" w:hAnsi="Times New Roman" w:cs="Times New Roman"/>
          <w:sz w:val="24"/>
          <w:szCs w:val="24"/>
        </w:rPr>
      </w:pPr>
      <w:r>
        <w:rPr>
          <w:noProof/>
        </w:rPr>
        <w:drawing>
          <wp:inline distT="0" distB="0" distL="0" distR="0" wp14:anchorId="069B3DCB" wp14:editId="4BCB56FC">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4A1657AC"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F84824">
        <w:rPr>
          <w:rFonts w:ascii="Times New Roman" w:hAnsi="Times New Roman" w:cs="Times New Roman"/>
          <w:sz w:val="24"/>
          <w:szCs w:val="24"/>
        </w:rPr>
        <w:t>3</w:t>
      </w:r>
      <w:r>
        <w:rPr>
          <w:rFonts w:ascii="Times New Roman" w:hAnsi="Times New Roman" w:cs="Times New Roman"/>
          <w:sz w:val="24"/>
          <w:szCs w:val="24"/>
        </w:rPr>
        <w:t xml:space="preserve">. </w:t>
      </w:r>
      <w:r w:rsidR="00FD63E5">
        <w:rPr>
          <w:rFonts w:ascii="Times New Roman" w:hAnsi="Times New Roman" w:cs="Times New Roman"/>
          <w:sz w:val="24"/>
          <w:szCs w:val="24"/>
        </w:rPr>
        <w:t xml:space="preserve">Availability of </w:t>
      </w:r>
      <w:r w:rsidR="00817E57">
        <w:rPr>
          <w:rFonts w:ascii="Times New Roman" w:hAnsi="Times New Roman" w:cs="Times New Roman"/>
          <w:sz w:val="24"/>
          <w:szCs w:val="24"/>
        </w:rPr>
        <w:t xml:space="preserve">quality-screened summer </w:t>
      </w:r>
      <w:r w:rsidR="00B2614B">
        <w:rPr>
          <w:rFonts w:ascii="Times New Roman" w:hAnsi="Times New Roman" w:cs="Times New Roman"/>
          <w:sz w:val="24"/>
          <w:szCs w:val="24"/>
        </w:rPr>
        <w:t>Landsat satellite observation</w:t>
      </w:r>
      <w:r w:rsidR="00FD63E5">
        <w:rPr>
          <w:rFonts w:ascii="Times New Roman" w:hAnsi="Times New Roman" w:cs="Times New Roman"/>
          <w:sz w:val="24"/>
          <w:szCs w:val="24"/>
        </w:rPr>
        <w:t>s</w:t>
      </w:r>
      <w:r w:rsidR="003E6880">
        <w:rPr>
          <w:rFonts w:ascii="Times New Roman" w:hAnsi="Times New Roman" w:cs="Times New Roman"/>
          <w:sz w:val="24"/>
          <w:szCs w:val="24"/>
        </w:rPr>
        <w:t xml:space="preserve"> </w:t>
      </w:r>
      <w:r w:rsidR="00FD63E5">
        <w:rPr>
          <w:rFonts w:ascii="Times New Roman" w:hAnsi="Times New Roman" w:cs="Times New Roman"/>
          <w:sz w:val="24"/>
          <w:szCs w:val="24"/>
        </w:rPr>
        <w:t xml:space="preserve">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Disko Island. </w:t>
      </w:r>
      <w:r w:rsidR="00D87B29">
        <w:rPr>
          <w:rFonts w:ascii="Times New Roman" w:hAnsi="Times New Roman" w:cs="Times New Roman"/>
          <w:sz w:val="24"/>
          <w:szCs w:val="24"/>
        </w:rPr>
        <w:t xml:space="preserve">Landsat 5, 7, and 8 were launched in 1984, 1999, and 2013, respectively. </w:t>
      </w:r>
    </w:p>
    <w:p w14:paraId="45F965B8" w14:textId="77777777" w:rsidR="006E6ACB" w:rsidRDefault="006E6ACB" w:rsidP="006E6ACB">
      <w:pPr>
        <w:pStyle w:val="NoSpacing"/>
        <w:rPr>
          <w:rFonts w:ascii="Times New Roman" w:hAnsi="Times New Roman" w:cs="Times New Roman"/>
          <w:sz w:val="24"/>
          <w:szCs w:val="24"/>
        </w:rPr>
      </w:pPr>
    </w:p>
    <w:p w14:paraId="05E54D9E"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ompute the Normalized Difference Vegetation Index (NDVI)</w:t>
      </w:r>
    </w:p>
    <w:p w14:paraId="26E9600C" w14:textId="654611F0" w:rsidR="00692972"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 xml:space="preserve">lsat.dt &lt;- lsat_calc_spec_index(lsat.dt, </w:t>
      </w:r>
      <w:r w:rsidR="008361F7" w:rsidRPr="0094106D">
        <w:rPr>
          <w:rFonts w:ascii="Consolas" w:hAnsi="Consolas" w:cs="Times New Roman"/>
          <w:sz w:val="20"/>
          <w:szCs w:val="20"/>
        </w:rPr>
        <w:t xml:space="preserve">si = </w:t>
      </w:r>
      <w:r w:rsidRPr="0094106D">
        <w:rPr>
          <w:rFonts w:ascii="Consolas" w:hAnsi="Consolas" w:cs="Times New Roman"/>
          <w:sz w:val="20"/>
          <w:szCs w:val="20"/>
        </w:rPr>
        <w:t>'ndvi')</w:t>
      </w:r>
    </w:p>
    <w:p w14:paraId="537A1C5B" w14:textId="4C527DD1" w:rsidR="00941058" w:rsidRDefault="00941058" w:rsidP="008A44EA">
      <w:pPr>
        <w:pStyle w:val="NoSpacing"/>
        <w:rPr>
          <w:rFonts w:ascii="Consolas" w:hAnsi="Consolas" w:cs="Times New Roman"/>
          <w:sz w:val="24"/>
          <w:szCs w:val="24"/>
        </w:rPr>
      </w:pPr>
    </w:p>
    <w:p w14:paraId="698BD5CC" w14:textId="14378439" w:rsidR="003A6063" w:rsidRPr="00AF2E38" w:rsidRDefault="003A6063" w:rsidP="003A6063">
      <w:pPr>
        <w:pStyle w:val="NoSpacing"/>
        <w:rPr>
          <w:rFonts w:ascii="Times New Roman" w:hAnsi="Times New Roman" w:cs="Times New Roman"/>
          <w:i/>
          <w:iCs/>
          <w:sz w:val="24"/>
          <w:szCs w:val="24"/>
        </w:rPr>
      </w:pPr>
      <w:r w:rsidRPr="00AF2E38">
        <w:rPr>
          <w:rFonts w:ascii="Times New Roman" w:hAnsi="Times New Roman" w:cs="Times New Roman"/>
          <w:i/>
          <w:iCs/>
          <w:sz w:val="24"/>
          <w:szCs w:val="24"/>
        </w:rPr>
        <w:t xml:space="preserve"># Cross-calibrate NDVI among sensors using random forest models </w:t>
      </w:r>
      <w:r w:rsidR="00AF2E38">
        <w:rPr>
          <w:rFonts w:ascii="Times New Roman" w:hAnsi="Times New Roman" w:cs="Times New Roman"/>
          <w:i/>
          <w:iCs/>
          <w:sz w:val="24"/>
          <w:szCs w:val="24"/>
        </w:rPr>
        <w:t xml:space="preserve">(Figure </w:t>
      </w:r>
      <w:r w:rsidR="00CD5E51">
        <w:rPr>
          <w:rFonts w:ascii="Times New Roman" w:hAnsi="Times New Roman" w:cs="Times New Roman"/>
          <w:i/>
          <w:iCs/>
          <w:sz w:val="24"/>
          <w:szCs w:val="24"/>
        </w:rPr>
        <w:t>4</w:t>
      </w:r>
      <w:r w:rsidR="00AF2E38">
        <w:rPr>
          <w:rFonts w:ascii="Times New Roman" w:hAnsi="Times New Roman" w:cs="Times New Roman"/>
          <w:i/>
          <w:iCs/>
          <w:sz w:val="24"/>
          <w:szCs w:val="24"/>
        </w:rPr>
        <w:t xml:space="preserve"> and Table </w:t>
      </w:r>
      <w:r w:rsidR="00CD5E51">
        <w:rPr>
          <w:rFonts w:ascii="Times New Roman" w:hAnsi="Times New Roman" w:cs="Times New Roman"/>
          <w:i/>
          <w:iCs/>
          <w:sz w:val="24"/>
          <w:szCs w:val="24"/>
        </w:rPr>
        <w:t>3</w:t>
      </w:r>
      <w:r w:rsidR="00AF2E38">
        <w:rPr>
          <w:rFonts w:ascii="Times New Roman" w:hAnsi="Times New Roman" w:cs="Times New Roman"/>
          <w:i/>
          <w:iCs/>
          <w:sz w:val="24"/>
          <w:szCs w:val="24"/>
        </w:rPr>
        <w:t>)</w:t>
      </w:r>
      <w:r w:rsidRPr="00AF2E38">
        <w:rPr>
          <w:rFonts w:ascii="Times New Roman" w:hAnsi="Times New Roman" w:cs="Times New Roman"/>
          <w:i/>
          <w:iCs/>
          <w:sz w:val="24"/>
          <w:szCs w:val="24"/>
        </w:rPr>
        <w:t xml:space="preserve"> </w:t>
      </w:r>
    </w:p>
    <w:p w14:paraId="75C6EB33" w14:textId="01899151" w:rsidR="003A6063" w:rsidRPr="0094106D" w:rsidRDefault="000113B1" w:rsidP="003A6063">
      <w:pPr>
        <w:pStyle w:val="NoSpacing"/>
        <w:rPr>
          <w:rFonts w:ascii="Times New Roman" w:hAnsi="Times New Roman" w:cs="Times New Roman"/>
          <w:sz w:val="28"/>
          <w:szCs w:val="28"/>
        </w:rPr>
      </w:pPr>
      <w:r w:rsidRPr="0094106D">
        <w:rPr>
          <w:rFonts w:ascii="Consolas" w:hAnsi="Consolas" w:cs="Times New Roman"/>
          <w:sz w:val="20"/>
          <w:szCs w:val="20"/>
        </w:rPr>
        <w:t>lsat.dt &lt;- lsat_calibrate_rf(lsat.dt, band.or.si = 'ndvi' train.with.highlat.data = T, outdir = 'output/ndvi_xcal_smry/', overwrite.col = T)</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70A2FAB9" w:rsidR="00AF2E38" w:rsidRDefault="00AF2E38" w:rsidP="000113B1">
      <w:pPr>
        <w:pStyle w:val="NoSpacing"/>
        <w:rPr>
          <w:rFonts w:ascii="Times New Roman" w:hAnsi="Times New Roman" w:cs="Times New Roman"/>
          <w:sz w:val="24"/>
          <w:szCs w:val="24"/>
          <w:highlight w:val="yellow"/>
        </w:rPr>
      </w:pPr>
      <w:r>
        <w:rPr>
          <w:noProof/>
        </w:rPr>
        <w:drawing>
          <wp:inline distT="0" distB="0" distL="0" distR="0" wp14:anchorId="18A48872" wp14:editId="73E031B5">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953000"/>
                    </a:xfrm>
                    <a:prstGeom prst="rect">
                      <a:avLst/>
                    </a:prstGeom>
                    <a:noFill/>
                    <a:ln>
                      <a:noFill/>
                    </a:ln>
                  </pic:spPr>
                </pic:pic>
              </a:graphicData>
            </a:graphic>
          </wp:inline>
        </w:drawing>
      </w:r>
    </w:p>
    <w:p w14:paraId="7503A127" w14:textId="389DC583"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lastRenderedPageBreak/>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6B39FCD5" w14:textId="6D957113"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Fit phenological models (cubic splines) to time series</w:t>
      </w:r>
      <w:r w:rsidR="00EF290A">
        <w:rPr>
          <w:rFonts w:ascii="Times New Roman" w:hAnsi="Times New Roman" w:cs="Times New Roman"/>
          <w:i/>
          <w:iCs/>
          <w:sz w:val="24"/>
          <w:szCs w:val="24"/>
        </w:rPr>
        <w:t xml:space="preserve"> </w:t>
      </w:r>
      <w:r w:rsidR="008251A3">
        <w:rPr>
          <w:rFonts w:ascii="Times New Roman" w:hAnsi="Times New Roman" w:cs="Times New Roman"/>
          <w:i/>
          <w:iCs/>
          <w:sz w:val="24"/>
          <w:szCs w:val="24"/>
        </w:rPr>
        <w:t xml:space="preserve">at each sample location </w:t>
      </w:r>
      <w:r w:rsidR="00EF290A">
        <w:rPr>
          <w:rFonts w:ascii="Times New Roman" w:hAnsi="Times New Roman" w:cs="Times New Roman"/>
          <w:i/>
          <w:iCs/>
          <w:sz w:val="24"/>
          <w:szCs w:val="24"/>
        </w:rPr>
        <w:t xml:space="preserve">(Figure </w:t>
      </w:r>
      <w:r w:rsidR="00885AA9">
        <w:rPr>
          <w:rFonts w:ascii="Times New Roman" w:hAnsi="Times New Roman" w:cs="Times New Roman"/>
          <w:i/>
          <w:iCs/>
          <w:sz w:val="24"/>
          <w:szCs w:val="24"/>
        </w:rPr>
        <w:t>5</w:t>
      </w:r>
      <w:r w:rsidR="00EF290A">
        <w:rPr>
          <w:rFonts w:ascii="Times New Roman" w:hAnsi="Times New Roman" w:cs="Times New Roman"/>
          <w:i/>
          <w:iCs/>
          <w:sz w:val="24"/>
          <w:szCs w:val="24"/>
        </w:rPr>
        <w:t>)</w:t>
      </w:r>
    </w:p>
    <w:p w14:paraId="2AA57A94" w14:textId="6098B564"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pheno.dt &lt;- lsat_fit_phenological_curves(lsat.dt, si = 'ndvi')</w:t>
      </w:r>
    </w:p>
    <w:p w14:paraId="7B661930" w14:textId="03455D6D" w:rsidR="00A70F9A" w:rsidRDefault="00A70F9A" w:rsidP="003A6063">
      <w:pPr>
        <w:pStyle w:val="NoSpacing"/>
        <w:rPr>
          <w:rFonts w:ascii="Times New Roman" w:hAnsi="Times New Roman" w:cs="Times New Roman"/>
          <w:sz w:val="24"/>
          <w:szCs w:val="24"/>
        </w:rPr>
      </w:pPr>
    </w:p>
    <w:p w14:paraId="171DD0E1" w14:textId="526D24BB" w:rsidR="005937E1" w:rsidRDefault="00F97AC9" w:rsidP="003A6063">
      <w:pPr>
        <w:pStyle w:val="NoSpacing"/>
        <w:rPr>
          <w:rFonts w:ascii="Times New Roman" w:hAnsi="Times New Roman" w:cs="Times New Roman"/>
          <w:sz w:val="24"/>
          <w:szCs w:val="24"/>
        </w:rPr>
      </w:pPr>
      <w:r>
        <w:rPr>
          <w:noProof/>
        </w:rPr>
        <w:drawing>
          <wp:inline distT="0" distB="0" distL="0" distR="0" wp14:anchorId="04618D67" wp14:editId="6C30C7B9">
            <wp:extent cx="5943600" cy="4457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32456A1" w14:textId="338AF545" w:rsidR="009352DA" w:rsidRDefault="00E711A1" w:rsidP="003A6063">
      <w:pPr>
        <w:pStyle w:val="NoSpacing"/>
        <w:rPr>
          <w:rFonts w:ascii="Times New Roman" w:hAnsi="Times New Roman" w:cs="Times New Roman"/>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EF2C33" w:rsidRPr="009861B2">
        <w:rPr>
          <w:rFonts w:ascii="Times New Roman" w:hAnsi="Times New Roman" w:cs="Times New Roman"/>
          <w:sz w:val="24"/>
          <w:szCs w:val="24"/>
        </w:rPr>
        <w:t>Examples</w:t>
      </w:r>
      <w:r w:rsidR="009861B2">
        <w:rPr>
          <w:rFonts w:ascii="Times New Roman" w:hAnsi="Times New Roman" w:cs="Times New Roman"/>
          <w:sz w:val="24"/>
          <w:szCs w:val="24"/>
        </w:rPr>
        <w:t xml:space="preserve"> of Landsat satellite observations and annual phenological curves for nine random sample locations from the study area of Disko Island.</w:t>
      </w:r>
    </w:p>
    <w:p w14:paraId="5DA07289" w14:textId="77777777" w:rsidR="009352DA" w:rsidRPr="003A6063" w:rsidRDefault="009352DA" w:rsidP="003A6063">
      <w:pPr>
        <w:pStyle w:val="NoSpacing"/>
        <w:rPr>
          <w:rFonts w:ascii="Times New Roman" w:hAnsi="Times New Roman" w:cs="Times New Roman"/>
          <w:sz w:val="24"/>
          <w:szCs w:val="24"/>
        </w:rPr>
      </w:pPr>
    </w:p>
    <w:p w14:paraId="5736DD5C" w14:textId="7558BC3B"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xml:space="preserve"># Summarize </w:t>
      </w:r>
      <w:r>
        <w:rPr>
          <w:rFonts w:ascii="Times New Roman" w:hAnsi="Times New Roman" w:cs="Times New Roman"/>
          <w:i/>
          <w:iCs/>
          <w:sz w:val="24"/>
          <w:szCs w:val="24"/>
        </w:rPr>
        <w:t>spectral characteristics</w:t>
      </w:r>
      <w:r w:rsidRPr="003A6063">
        <w:rPr>
          <w:rFonts w:ascii="Times New Roman" w:hAnsi="Times New Roman" w:cs="Times New Roman"/>
          <w:i/>
          <w:iCs/>
          <w:sz w:val="24"/>
          <w:szCs w:val="24"/>
        </w:rPr>
        <w:t xml:space="preserve"> </w:t>
      </w:r>
      <w:r w:rsidR="00BC4C4C">
        <w:rPr>
          <w:rFonts w:ascii="Times New Roman" w:hAnsi="Times New Roman" w:cs="Times New Roman"/>
          <w:i/>
          <w:iCs/>
          <w:sz w:val="24"/>
          <w:szCs w:val="24"/>
        </w:rPr>
        <w:t xml:space="preserve">for </w:t>
      </w:r>
      <w:r>
        <w:rPr>
          <w:rFonts w:ascii="Times New Roman" w:hAnsi="Times New Roman" w:cs="Times New Roman"/>
          <w:i/>
          <w:iCs/>
          <w:sz w:val="24"/>
          <w:szCs w:val="24"/>
        </w:rPr>
        <w:t xml:space="preserve">each </w:t>
      </w:r>
      <w:r w:rsidRPr="003A6063">
        <w:rPr>
          <w:rFonts w:ascii="Times New Roman" w:hAnsi="Times New Roman" w:cs="Times New Roman"/>
          <w:i/>
          <w:iCs/>
          <w:sz w:val="24"/>
          <w:szCs w:val="24"/>
        </w:rPr>
        <w:t>growing season</w:t>
      </w:r>
    </w:p>
    <w:p w14:paraId="6ED6EB82" w14:textId="02A669B2"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gs.dt &lt;- lsat_summarize_growing_seasons(lsat.pheno.dt, si = 'ndvi')</w:t>
      </w:r>
    </w:p>
    <w:p w14:paraId="4615D94E" w14:textId="77777777" w:rsidR="003A6063" w:rsidRPr="003A6063" w:rsidRDefault="003A6063" w:rsidP="003A6063">
      <w:pPr>
        <w:pStyle w:val="NoSpacing"/>
        <w:rPr>
          <w:rFonts w:ascii="Times New Roman" w:hAnsi="Times New Roman" w:cs="Times New Roman"/>
          <w:sz w:val="24"/>
          <w:szCs w:val="24"/>
        </w:rPr>
      </w:pPr>
    </w:p>
    <w:p w14:paraId="4F3E6192" w14:textId="51E0C8E2"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lastRenderedPageBreak/>
        <w:t># Evaluate the estimates of annual maximum NDVI</w:t>
      </w:r>
      <w:r w:rsidR="008361F7">
        <w:rPr>
          <w:rFonts w:ascii="Times New Roman" w:hAnsi="Times New Roman" w:cs="Times New Roman"/>
          <w:i/>
          <w:iCs/>
          <w:sz w:val="24"/>
          <w:szCs w:val="24"/>
        </w:rPr>
        <w:t xml:space="preserve"> (Figure </w:t>
      </w:r>
      <w:r w:rsidR="00885AA9">
        <w:rPr>
          <w:rFonts w:ascii="Times New Roman" w:hAnsi="Times New Roman" w:cs="Times New Roman"/>
          <w:i/>
          <w:iCs/>
          <w:sz w:val="24"/>
          <w:szCs w:val="24"/>
        </w:rPr>
        <w:t>6</w:t>
      </w:r>
      <w:r w:rsidR="008361F7">
        <w:rPr>
          <w:rFonts w:ascii="Times New Roman" w:hAnsi="Times New Roman" w:cs="Times New Roman"/>
          <w:i/>
          <w:iCs/>
          <w:sz w:val="24"/>
          <w:szCs w:val="24"/>
        </w:rPr>
        <w:t>)</w:t>
      </w:r>
    </w:p>
    <w:p w14:paraId="27320EE2" w14:textId="31140BB2"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eval.dt &lt;- lsat_evaluate_phenological_max(lsat.pheno.dt, si = 'ndvi')</w:t>
      </w:r>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61137FBA" w:rsidR="006370FB"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Summary of how raw and modeled estimates of NDVI</w:t>
      </w:r>
      <w:r w:rsidRPr="00C409DA">
        <w:rPr>
          <w:rFonts w:ascii="Times New Roman" w:hAnsi="Times New Roman" w:cs="Times New Roman"/>
          <w:sz w:val="24"/>
          <w:szCs w:val="24"/>
          <w:vertAlign w:val="subscript"/>
        </w:rPr>
        <w:t>max</w:t>
      </w:r>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When only 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then NDVI</w:t>
      </w:r>
      <w:r w:rsidR="00C409DA" w:rsidRPr="00C409DA">
        <w:rPr>
          <w:rFonts w:ascii="Times New Roman" w:hAnsi="Times New Roman" w:cs="Times New Roman"/>
          <w:sz w:val="24"/>
          <w:szCs w:val="24"/>
          <w:vertAlign w:val="subscript"/>
        </w:rPr>
        <w:t>max</w:t>
      </w:r>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r w:rsidR="00021EA0">
        <w:rPr>
          <w:rFonts w:ascii="Times New Roman" w:hAnsi="Times New Roman" w:cs="Times New Roman"/>
          <w:sz w:val="24"/>
          <w:szCs w:val="24"/>
        </w:rPr>
        <w:t xml:space="preserve">phenologically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743F848A" w14:textId="77777777" w:rsidR="005204D5" w:rsidRPr="003A6063" w:rsidRDefault="005204D5" w:rsidP="003A6063">
      <w:pPr>
        <w:pStyle w:val="NoSpacing"/>
        <w:rPr>
          <w:rFonts w:ascii="Times New Roman" w:hAnsi="Times New Roman" w:cs="Times New Roman"/>
          <w:sz w:val="24"/>
          <w:szCs w:val="24"/>
        </w:rPr>
      </w:pPr>
    </w:p>
    <w:p w14:paraId="146145F8" w14:textId="3ACB8CDE" w:rsidR="003A6063" w:rsidRPr="00EF290A" w:rsidRDefault="003A6063" w:rsidP="003A6063">
      <w:pPr>
        <w:pStyle w:val="NoSpacing"/>
        <w:rPr>
          <w:rFonts w:ascii="Times New Roman" w:hAnsi="Times New Roman" w:cs="Times New Roman"/>
          <w:i/>
          <w:iCs/>
          <w:sz w:val="24"/>
          <w:szCs w:val="24"/>
        </w:rPr>
      </w:pPr>
      <w:r w:rsidRPr="00EF290A">
        <w:rPr>
          <w:rFonts w:ascii="Times New Roman" w:hAnsi="Times New Roman" w:cs="Times New Roman"/>
          <w:i/>
          <w:iCs/>
          <w:sz w:val="24"/>
          <w:szCs w:val="24"/>
        </w:rPr>
        <w:t xml:space="preserve"># </w:t>
      </w:r>
      <w:r w:rsidR="00EF290A" w:rsidRPr="00EF290A">
        <w:rPr>
          <w:rFonts w:ascii="Times New Roman" w:hAnsi="Times New Roman" w:cs="Times New Roman"/>
          <w:i/>
          <w:iCs/>
          <w:sz w:val="24"/>
          <w:szCs w:val="24"/>
        </w:rPr>
        <w:t>C</w:t>
      </w:r>
      <w:r w:rsidRPr="00EF290A">
        <w:rPr>
          <w:rFonts w:ascii="Times New Roman" w:hAnsi="Times New Roman" w:cs="Times New Roman"/>
          <w:i/>
          <w:iCs/>
          <w:sz w:val="24"/>
          <w:szCs w:val="24"/>
        </w:rPr>
        <w:t>ompute temporal trend in NDVImax</w:t>
      </w:r>
      <w:r w:rsidR="00EF290A">
        <w:rPr>
          <w:rFonts w:ascii="Times New Roman" w:hAnsi="Times New Roman" w:cs="Times New Roman"/>
          <w:i/>
          <w:iCs/>
          <w:sz w:val="24"/>
          <w:szCs w:val="24"/>
        </w:rPr>
        <w:t xml:space="preserve"> (Figure</w:t>
      </w:r>
      <w:r w:rsidR="00885AA9">
        <w:rPr>
          <w:rFonts w:ascii="Times New Roman" w:hAnsi="Times New Roman" w:cs="Times New Roman"/>
          <w:i/>
          <w:iCs/>
          <w:sz w:val="24"/>
          <w:szCs w:val="24"/>
        </w:rPr>
        <w:t xml:space="preserve"> 7</w:t>
      </w:r>
      <w:r w:rsidR="00EF290A">
        <w:rPr>
          <w:rFonts w:ascii="Times New Roman" w:hAnsi="Times New Roman" w:cs="Times New Roman"/>
          <w:i/>
          <w:iCs/>
          <w:sz w:val="24"/>
          <w:szCs w:val="24"/>
        </w:rPr>
        <w:t>)</w:t>
      </w:r>
    </w:p>
    <w:p w14:paraId="72C6093E" w14:textId="387E46FC"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trend.dt &lt;- lsat_calc_trend(lsat.gs.dt, si = 'ndvi.max', yrs</w:t>
      </w:r>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77777777" w:rsidR="003A6063" w:rsidRPr="003A6063" w:rsidRDefault="003A6063" w:rsidP="003A6063">
      <w:pPr>
        <w:pStyle w:val="NoSpacing"/>
        <w:rPr>
          <w:rFonts w:ascii="Times New Roman" w:hAnsi="Times New Roman" w:cs="Times New Roman"/>
          <w:sz w:val="24"/>
          <w:szCs w:val="24"/>
        </w:rPr>
      </w:pPr>
    </w:p>
    <w:p w14:paraId="78B6A63B" w14:textId="3D59BD6E" w:rsidR="00941058" w:rsidRDefault="00772E20" w:rsidP="008A44EA">
      <w:pPr>
        <w:pStyle w:val="NoSpacing"/>
        <w:rPr>
          <w:rFonts w:ascii="Consolas" w:hAnsi="Consolas" w:cs="Times New Roman"/>
          <w:sz w:val="24"/>
          <w:szCs w:val="24"/>
        </w:rPr>
      </w:pPr>
      <w:r>
        <w:rPr>
          <w:noProof/>
        </w:rPr>
        <w:lastRenderedPageBreak/>
        <w:drawing>
          <wp:inline distT="0" distB="0" distL="0" distR="0" wp14:anchorId="2F4D1BAB" wp14:editId="459DBDB9">
            <wp:extent cx="5365630" cy="2682815"/>
            <wp:effectExtent l="0" t="0" r="698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36205" cy="2718103"/>
                    </a:xfrm>
                    <a:prstGeom prst="rect">
                      <a:avLst/>
                    </a:prstGeom>
                    <a:noFill/>
                    <a:ln>
                      <a:noFill/>
                    </a:ln>
                  </pic:spPr>
                </pic:pic>
              </a:graphicData>
            </a:graphic>
          </wp:inline>
        </w:drawing>
      </w:r>
    </w:p>
    <w:p w14:paraId="34507E42" w14:textId="39BBF6C0" w:rsidR="006628AB" w:rsidRDefault="00FB6DC3" w:rsidP="008A44EA">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Distribution of total percent change 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the study area on Disko Island</w:t>
      </w:r>
      <w:r>
        <w:rPr>
          <w:rFonts w:ascii="Times New Roman" w:hAnsi="Times New Roman" w:cs="Times New Roman"/>
          <w:sz w:val="24"/>
          <w:szCs w:val="24"/>
        </w:rPr>
        <w:t>.</w:t>
      </w:r>
      <w:r w:rsidR="004C03FA">
        <w:rPr>
          <w:rFonts w:ascii="Times New Roman" w:hAnsi="Times New Roman" w:cs="Times New Roman"/>
          <w:sz w:val="24"/>
          <w:szCs w:val="24"/>
        </w:rPr>
        <w:t xml:space="preserve"> </w:t>
      </w:r>
      <w:r w:rsidR="006628AB">
        <w:rPr>
          <w:rFonts w:ascii="Times New Roman" w:hAnsi="Times New Roman" w:cs="Times New Roman"/>
          <w:sz w:val="24"/>
          <w:szCs w:val="24"/>
        </w:rPr>
        <w:t xml:space="preserve"> </w:t>
      </w:r>
    </w:p>
    <w:p w14:paraId="5A5CE965" w14:textId="1C98A7BE" w:rsidR="006628AB" w:rsidRDefault="006628AB" w:rsidP="008A44EA">
      <w:pPr>
        <w:pStyle w:val="NoSpacing"/>
        <w:rPr>
          <w:rFonts w:ascii="Times New Roman" w:hAnsi="Times New Roman" w:cs="Times New Roman"/>
          <w:sz w:val="24"/>
          <w:szCs w:val="24"/>
        </w:rPr>
      </w:pPr>
    </w:p>
    <w:p w14:paraId="2767DAB9" w14:textId="77777777" w:rsidR="00D2277A" w:rsidRDefault="00D2277A" w:rsidP="008A44EA">
      <w:pPr>
        <w:pStyle w:val="NoSpacing"/>
        <w:rPr>
          <w:rFonts w:ascii="Times New Roman" w:hAnsi="Times New Roman" w:cs="Times New Roman"/>
          <w:sz w:val="24"/>
          <w:szCs w:val="24"/>
        </w:rPr>
      </w:pPr>
    </w:p>
    <w:p w14:paraId="7B3B3B39" w14:textId="4BE9B3E4" w:rsidR="00FB6DC3" w:rsidRDefault="00FB6DC3"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C42061">
        <w:rPr>
          <w:noProof/>
        </w:rPr>
        <w:drawing>
          <wp:inline distT="0" distB="0" distL="0" distR="0" wp14:anchorId="1D0C5B24" wp14:editId="5876706C">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FA72212" w14:textId="1C25A100" w:rsidR="00C42061" w:rsidRDefault="00C42061"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Figure 8. </w:t>
      </w:r>
      <w:r w:rsidR="00D01583">
        <w:rPr>
          <w:rFonts w:ascii="Times New Roman" w:hAnsi="Times New Roman" w:cs="Times New Roman"/>
          <w:sz w:val="24"/>
          <w:szCs w:val="24"/>
        </w:rPr>
        <w:t>Annual mean Landsat NDVI</w:t>
      </w:r>
      <w:r w:rsidR="00D01583" w:rsidRPr="00D01583">
        <w:rPr>
          <w:rFonts w:ascii="Times New Roman" w:hAnsi="Times New Roman" w:cs="Times New Roman"/>
          <w:sz w:val="24"/>
          <w:szCs w:val="24"/>
          <w:vertAlign w:val="subscript"/>
        </w:rPr>
        <w:t>max</w:t>
      </w:r>
      <w:r w:rsidR="00D01583">
        <w:rPr>
          <w:rFonts w:ascii="Times New Roman" w:hAnsi="Times New Roman" w:cs="Times New Roman"/>
          <w:sz w:val="24"/>
          <w:szCs w:val="24"/>
        </w:rPr>
        <w:t xml:space="preserve"> from 2000 to 2020 for sample locations grouped by their </w:t>
      </w:r>
      <w:r w:rsidR="006D5E22">
        <w:rPr>
          <w:rFonts w:ascii="Times New Roman" w:hAnsi="Times New Roman" w:cs="Times New Roman"/>
          <w:sz w:val="24"/>
          <w:szCs w:val="24"/>
        </w:rPr>
        <w:t xml:space="preserve">concomitant </w:t>
      </w:r>
      <w:r w:rsidR="00D01583">
        <w:rPr>
          <w:rFonts w:ascii="Times New Roman" w:hAnsi="Times New Roman" w:cs="Times New Roman"/>
          <w:sz w:val="24"/>
          <w:szCs w:val="24"/>
        </w:rPr>
        <w:t>temporal trend.</w:t>
      </w:r>
      <w:r w:rsidR="004C03FA">
        <w:rPr>
          <w:rFonts w:ascii="Times New Roman" w:hAnsi="Times New Roman" w:cs="Times New Roman"/>
          <w:sz w:val="24"/>
          <w:szCs w:val="24"/>
        </w:rPr>
        <w:t xml:space="preserve"> Trends were assessed for each sample location </w:t>
      </w:r>
      <w:r w:rsidR="00CD0704">
        <w:rPr>
          <w:rFonts w:ascii="Times New Roman" w:hAnsi="Times New Roman" w:cs="Times New Roman"/>
          <w:sz w:val="24"/>
          <w:szCs w:val="24"/>
        </w:rPr>
        <w:t>by removing temporal autocorrelation and then applying a Mann</w:t>
      </w:r>
      <w:r w:rsidR="004C03FA">
        <w:rPr>
          <w:rFonts w:ascii="Times New Roman" w:hAnsi="Times New Roman" w:cs="Times New Roman"/>
          <w:sz w:val="24"/>
          <w:szCs w:val="24"/>
        </w:rPr>
        <w:t>-Kendall trend test</w:t>
      </w:r>
      <w:r w:rsidR="00CD0704">
        <w:rPr>
          <w:rFonts w:ascii="Times New Roman" w:hAnsi="Times New Roman" w:cs="Times New Roman"/>
          <w:sz w:val="24"/>
          <w:szCs w:val="24"/>
        </w:rPr>
        <w:t xml:space="preserve">. </w:t>
      </w:r>
      <w:r w:rsidR="006D5E22">
        <w:rPr>
          <w:rFonts w:ascii="Times New Roman" w:hAnsi="Times New Roman" w:cs="Times New Roman"/>
          <w:sz w:val="24"/>
          <w:szCs w:val="24"/>
        </w:rPr>
        <w:t>Error bands depict ±1 standard error</w:t>
      </w:r>
      <w:r w:rsidR="00C16835">
        <w:rPr>
          <w:rFonts w:ascii="Times New Roman" w:hAnsi="Times New Roman" w:cs="Times New Roman"/>
          <w:sz w:val="24"/>
          <w:szCs w:val="24"/>
        </w:rPr>
        <w:t>.</w:t>
      </w:r>
      <w:r w:rsidR="00CB758B">
        <w:rPr>
          <w:rFonts w:ascii="Times New Roman" w:hAnsi="Times New Roman" w:cs="Times New Roman"/>
          <w:sz w:val="24"/>
          <w:szCs w:val="24"/>
        </w:rPr>
        <w:t xml:space="preserve">  </w:t>
      </w:r>
    </w:p>
    <w:p w14:paraId="0689BF02" w14:textId="51A442A8" w:rsidR="005204D5" w:rsidRDefault="005204D5" w:rsidP="008A44EA">
      <w:pPr>
        <w:pStyle w:val="NoSpacing"/>
        <w:rPr>
          <w:rFonts w:ascii="Times New Roman" w:hAnsi="Times New Roman" w:cs="Times New Roman"/>
          <w:sz w:val="24"/>
          <w:szCs w:val="24"/>
        </w:rPr>
      </w:pPr>
    </w:p>
    <w:p w14:paraId="056D7030" w14:textId="64DED267"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xml:space="preserve">) systematically decreased (α = 0.10; browned) across 53% of the study area on Disko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increased (α = 0.10; greened) across 2%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5%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egetation greenness decreased by an average of 6.2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average 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 </w:instrTex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DATA </w:instrText>
      </w:r>
      <w:r w:rsidR="007E53F8">
        <w:rPr>
          <w:rFonts w:ascii="Times New Roman" w:hAnsi="Times New Roman" w:cs="Times New Roman"/>
          <w:sz w:val="24"/>
          <w:szCs w:val="24"/>
        </w:rPr>
      </w:r>
      <w:r w:rsidR="007E53F8">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extensive browning in this study area is broadly consistent with findings from a recent pan-Arctic that detected regional browning in southwestern Greenland </w:t>
      </w:r>
      <w:r w:rsidR="001810F1">
        <w:rPr>
          <w:rFonts w:ascii="Times New Roman" w:hAnsi="Times New Roman" w:cs="Times New Roman"/>
          <w:sz w:val="24"/>
          <w:szCs w:val="24"/>
        </w:rPr>
        <w:t xml:space="preserve">using the same Landsat processing as applied herein </w:t>
      </w:r>
      <w:r w:rsidR="00957BEF">
        <w:rPr>
          <w:rFonts w:ascii="Times New Roman" w:hAnsi="Times New Roman" w:cs="Times New Roman"/>
          <w:sz w:val="24"/>
          <w:szCs w:val="24"/>
        </w:rPr>
        <w:fldChar w:fldCharType="begin"/>
      </w:r>
      <w:r w:rsidR="00957BEF">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957BEF">
        <w:rPr>
          <w:rFonts w:ascii="Times New Roman" w:hAnsi="Times New Roman" w:cs="Times New Roman"/>
          <w:sz w:val="24"/>
          <w:szCs w:val="24"/>
        </w:rPr>
        <w:fldChar w:fldCharType="separate"/>
      </w:r>
      <w:r w:rsidR="00957BEF">
        <w:rPr>
          <w:rFonts w:ascii="Times New Roman" w:hAnsi="Times New Roman" w:cs="Times New Roman"/>
          <w:noProof/>
          <w:sz w:val="24"/>
          <w:szCs w:val="24"/>
        </w:rPr>
        <w:t>(Berner et al. 2020)</w:t>
      </w:r>
      <w:r w:rsidR="00957BEF">
        <w:rPr>
          <w:rFonts w:ascii="Times New Roman" w:hAnsi="Times New Roman" w:cs="Times New Roman"/>
          <w:sz w:val="24"/>
          <w:szCs w:val="24"/>
        </w:rPr>
        <w:fldChar w:fldCharType="end"/>
      </w:r>
      <w:r w:rsidR="001810F1">
        <w:rPr>
          <w:rFonts w:ascii="Times New Roman" w:hAnsi="Times New Roman" w:cs="Times New Roman"/>
          <w:sz w:val="24"/>
          <w:szCs w:val="24"/>
        </w:rPr>
        <w:t xml:space="preserve">. Extensive browning in southwestern Greenland </w:t>
      </w:r>
      <w:r w:rsidR="00957BEF">
        <w:rPr>
          <w:rFonts w:ascii="Times New Roman" w:hAnsi="Times New Roman" w:cs="Times New Roman"/>
          <w:sz w:val="24"/>
          <w:szCs w:val="24"/>
        </w:rPr>
        <w:t xml:space="preserve">is potentially linked to </w:t>
      </w:r>
      <w:r w:rsidR="0094680D">
        <w:rPr>
          <w:rFonts w:ascii="Times New Roman" w:hAnsi="Times New Roman" w:cs="Times New Roman"/>
          <w:sz w:val="24"/>
          <w:szCs w:val="24"/>
        </w:rPr>
        <w:t xml:space="preserve">hotter and dried conditions suppressing shrub growth, along with </w:t>
      </w:r>
      <w:r w:rsidR="0094680D" w:rsidRPr="0094680D">
        <w:rPr>
          <w:rFonts w:ascii="Times New Roman" w:hAnsi="Times New Roman" w:cs="Times New Roman"/>
          <w:sz w:val="24"/>
          <w:szCs w:val="24"/>
        </w:rPr>
        <w:t>defoliation from moths (</w:t>
      </w:r>
      <w:r w:rsidR="0094680D" w:rsidRPr="00D17E51">
        <w:rPr>
          <w:rFonts w:ascii="Times New Roman" w:hAnsi="Times New Roman" w:cs="Times New Roman"/>
          <w:i/>
          <w:iCs/>
          <w:sz w:val="24"/>
          <w:szCs w:val="24"/>
        </w:rPr>
        <w:t>Eurois occulta</w:t>
      </w:r>
      <w:r w:rsidR="0094680D" w:rsidRPr="0094680D">
        <w:rPr>
          <w:rFonts w:ascii="Times New Roman" w:hAnsi="Times New Roman" w:cs="Times New Roman"/>
          <w:sz w:val="24"/>
          <w:szCs w:val="24"/>
        </w:rPr>
        <w:t>) and browsing by muskoxen (</w:t>
      </w:r>
      <w:r w:rsidR="0094680D" w:rsidRPr="00D17E51">
        <w:rPr>
          <w:rFonts w:ascii="Times New Roman" w:hAnsi="Times New Roman" w:cs="Times New Roman"/>
          <w:i/>
          <w:iCs/>
          <w:sz w:val="24"/>
          <w:szCs w:val="24"/>
        </w:rPr>
        <w:t>Ovibos moschatus</w:t>
      </w:r>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r>
      <w:r w:rsidR="0094680D">
        <w:rPr>
          <w:rFonts w:ascii="Times New Roman" w:hAnsi="Times New Roman" w:cs="Times New Roman"/>
          <w:sz w:val="24"/>
          <w:szCs w:val="24"/>
        </w:rPr>
        <w:instrText xml:space="preserve"> ADDIN EN.CITE &lt;EndNote&gt;&lt;Cite&gt;&lt;Author&gt;Gamm&lt;/Author&gt;&lt;Year&gt;2018&lt;/Year&gt;&lt;RecNum&gt;3713&lt;/RecNum&gt;&lt;DisplayText&gt;(Forchhammer 2017, Gamm et al. 2018)&lt;/DisplayText&gt;&lt;record&gt;&lt;rec-number&gt;3713&lt;/rec-number&gt;&lt;foreign-keys&gt;&lt;key app="EN" db-id="przrz2xfys0et6es02qx0adprs59z2erxf5t" timestamp="1538066666"&gt;3713&lt;/key&gt;&lt;/foreign-keys&gt;&lt;ref-type name="Journal Article"&gt;17&lt;/ref-type&gt;&lt;contributors&gt;&lt;authors&gt;&lt;author&gt;Gamm, Cassandra M&lt;/author&gt;&lt;author&gt;Sullivan, Patrick F&lt;/author&gt;&lt;author&gt;Buchwal, Agata&lt;/author&gt;&lt;author&gt;Dial, Roman J&lt;/author&gt;&lt;author&gt;Young, Amanda B&lt;/author&gt;&lt;author&gt;Watts, David A&lt;/author&gt;&lt;author&gt;Cahoon, Sean MP&lt;/author&gt;&lt;author&gt;Welker, Jeffrey M&lt;/author&gt;&lt;author&gt;Post, Eric&lt;/author&gt;&lt;/authors&gt;&lt;/contributors&gt;&lt;titles&gt;&lt;title&gt;Declining growth of deciduous shrubs in the warming climate of continental western Greenland&lt;/title&gt;&lt;secondary-title&gt;Journal of Ecology&lt;/secondary-title&gt;&lt;/titles&gt;&lt;periodical&gt;&lt;full-title&gt;Journal of Ecology&lt;/full-title&gt;&lt;/periodical&gt;&lt;pages&gt;640-654&lt;/pages&gt;&lt;volume&gt;106&lt;/volume&gt;&lt;number&gt;2&lt;/number&gt;&lt;dates&gt;&lt;year&gt;2018&lt;/year&gt;&lt;/dates&gt;&lt;isbn&gt;1365-2745&lt;/isbn&gt;&lt;urls&gt;&lt;/urls&gt;&lt;/record&gt;&lt;/Cite&gt;&lt;Cite&gt;&lt;Author&gt;Forchhammer&lt;/Author&gt;&lt;Year&gt;2017&lt;/Year&gt;&lt;RecNum&gt;3715&lt;/RecNum&gt;&lt;record&gt;&lt;rec-number&gt;3715&lt;/rec-number&gt;&lt;foreign-keys&gt;&lt;key app="EN" db-id="przrz2xfys0et6es02qx0adprs59z2erxf5t" timestamp="1539301282"&gt;3715&lt;/key&gt;&lt;/foreign-keys&gt;&lt;ref-type name="Journal Article"&gt;17&lt;/ref-type&gt;&lt;contributors&gt;&lt;authors&gt;&lt;author&gt;Forchhammer, Mads&lt;/author&gt;&lt;/authors&gt;&lt;/contributors&gt;&lt;titles&gt;&lt;title&gt;Sea-ice induced growth decline in Arctic shrubs&lt;/title&gt;&lt;secondary-title&gt;Biology Letters&lt;/secondary-title&gt;&lt;/titles&gt;&lt;periodical&gt;&lt;full-title&gt;Biology Letters&lt;/full-title&gt;&lt;/periodical&gt;&lt;volume&gt;13&lt;/volume&gt;&lt;number&gt;8&lt;/number&gt;&lt;dates&gt;&lt;year&gt;2017&lt;/year&gt;&lt;/dates&gt;&lt;work-type&gt;10.1098/rsbl.2017.0122&lt;/work-type&gt;&lt;urls&gt;&lt;related-urls&gt;&lt;url&gt;http://rsbl.royalsocietypublishing.org/content/13/8/20170122.abstract&lt;/url&gt;&lt;/related-urls&gt;&lt;/urls&gt;&lt;/record&gt;&lt;/Cite&gt;&lt;/EndNote&gt;</w:instrText>
      </w:r>
      <w:r w:rsidR="0094680D">
        <w:rPr>
          <w:rFonts w:ascii="Times New Roman" w:hAnsi="Times New Roman" w:cs="Times New Roman"/>
          <w:sz w:val="24"/>
          <w:szCs w:val="24"/>
        </w:rPr>
        <w:fldChar w:fldCharType="separate"/>
      </w:r>
      <w:r w:rsidR="0094680D">
        <w:rPr>
          <w:rFonts w:ascii="Times New Roman" w:hAnsi="Times New Roman" w:cs="Times New Roman"/>
          <w:noProof/>
          <w:sz w:val="24"/>
          <w:szCs w:val="24"/>
        </w:rPr>
        <w:t>(Forchhammer 2017, Gamm et al. 2018)</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6F272D7D"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package for R facilitates extracting</w:t>
      </w:r>
      <w:r w:rsidR="0048413F">
        <w:rPr>
          <w:rFonts w:ascii="Times New Roman" w:hAnsi="Times New Roman" w:cs="Times New Roman"/>
          <w:sz w:val="24"/>
          <w:szCs w:val="24"/>
        </w:rPr>
        <w:t xml:space="preserve"> and </w:t>
      </w:r>
      <w:r>
        <w:rPr>
          <w:rFonts w:ascii="Times New Roman" w:hAnsi="Times New Roman" w:cs="Times New Roman"/>
          <w:sz w:val="24"/>
          <w:szCs w:val="24"/>
        </w:rPr>
        <w:t xml:space="preserve">processing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 xml:space="preserve">We demonstrate functionality of this software by analyzing changes in vegetation greenness across a tundra landscape on Disko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but underscore 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r w:rsidR="00053779">
        <w:rPr>
          <w:rFonts w:ascii="Times New Roman" w:hAnsi="Times New Roman" w:cs="Times New Roman"/>
          <w:sz w:val="24"/>
          <w:szCs w:val="24"/>
        </w:rPr>
        <w:fldChar w:fldCharType="begin"/>
      </w:r>
      <w:r w:rsidR="001103C0">
        <w:rPr>
          <w:rFonts w:ascii="Times New Roman" w:hAnsi="Times New Roman" w:cs="Times New Roman"/>
          <w:sz w:val="24"/>
          <w:szCs w:val="24"/>
        </w:rPr>
        <w:instrText xml:space="preserve"> ADDIN EN.CITE &lt;EndNote&gt;&lt;Cite&gt;&lt;Author&gt;Berner&lt;/Author&gt;&lt;Year&gt;2020&lt;/Year&gt;&lt;RecNum&gt;3755&lt;/RecNum&gt;&lt;Prefix&gt;e.g.`, &lt;/Prefix&gt;&lt;DisplayText&gt;(e.g., 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460&lt;/RecNum&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EndNote&gt;</w:instrText>
      </w:r>
      <w:r w:rsidR="00053779">
        <w:rPr>
          <w:rFonts w:ascii="Times New Roman" w:hAnsi="Times New Roman" w:cs="Times New Roman"/>
          <w:sz w:val="24"/>
          <w:szCs w:val="24"/>
        </w:rPr>
        <w:fldChar w:fldCharType="separate"/>
      </w:r>
      <w:r w:rsidR="001103C0">
        <w:rPr>
          <w:rFonts w:ascii="Times New Roman" w:hAnsi="Times New Roman" w:cs="Times New Roman"/>
          <w:noProof/>
          <w:sz w:val="24"/>
          <w:szCs w:val="24"/>
        </w:rPr>
        <w:t>(e.g., Berner et al. 2020, Berner and Goetz in review)</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 xml:space="preserve">assessment and monitoring of vegetation greenness </w:t>
      </w:r>
      <w:r w:rsidR="00085BFC">
        <w:rPr>
          <w:rFonts w:ascii="Times New Roman" w:hAnsi="Times New Roman" w:cs="Times New Roman"/>
          <w:sz w:val="24"/>
          <w:szCs w:val="24"/>
        </w:rPr>
        <w:t xml:space="preserve">and other spectral characteristics </w:t>
      </w:r>
      <w:r w:rsidRPr="00154C6C">
        <w:rPr>
          <w:rFonts w:ascii="Times New Roman" w:hAnsi="Times New Roman" w:cs="Times New Roman"/>
          <w:sz w:val="24"/>
          <w:szCs w:val="24"/>
        </w:rPr>
        <w:t>over the past four decades</w:t>
      </w:r>
      <w:r w:rsidR="00FB5579">
        <w:rPr>
          <w:rFonts w:ascii="Times New Roman" w:hAnsi="Times New Roman" w:cs="Times New Roman"/>
          <w:sz w:val="24"/>
          <w:szCs w:val="24"/>
        </w:rPr>
        <w:t xml:space="preserve">. </w:t>
      </w:r>
    </w:p>
    <w:p w14:paraId="4D0917D5" w14:textId="57D19023" w:rsidR="00D377FC" w:rsidRDefault="00D377FC" w:rsidP="00F751FB">
      <w:pPr>
        <w:pStyle w:val="NoSpacing"/>
        <w:rPr>
          <w:rFonts w:ascii="Times New Roman" w:hAnsi="Times New Roman" w:cs="Times New Roman"/>
          <w:sz w:val="24"/>
          <w:szCs w:val="24"/>
        </w:rPr>
      </w:pPr>
    </w:p>
    <w:p w14:paraId="1D9377FE" w14:textId="3CF35B7A" w:rsidR="00D377FC" w:rsidRDefault="00D377FC" w:rsidP="00D377FC">
      <w:pPr>
        <w:pStyle w:val="Heading1"/>
      </w:pPr>
      <w:commentRangeStart w:id="238"/>
      <w:r w:rsidRPr="00D377FC">
        <w:t>Acknowledgements</w:t>
      </w:r>
      <w:commentRangeEnd w:id="238"/>
      <w:r w:rsidR="00BF70E1">
        <w:rPr>
          <w:rStyle w:val="CommentReference"/>
          <w:rFonts w:asciiTheme="minorHAnsi" w:eastAsiaTheme="minorEastAsia" w:hAnsiTheme="minorHAnsi" w:cstheme="minorBidi"/>
          <w:b w:val="0"/>
          <w:bCs w:val="0"/>
          <w:kern w:val="0"/>
        </w:rPr>
        <w:commentReference w:id="238"/>
      </w:r>
    </w:p>
    <w:p w14:paraId="54808E6D" w14:textId="2A515BA6" w:rsidR="00066377" w:rsidRDefault="00EB590F" w:rsidP="00066377">
      <w:pPr>
        <w:pStyle w:val="NoSpacing"/>
        <w:rPr>
          <w:rFonts w:ascii="Times New Roman" w:hAnsi="Times New Roman" w:cs="Times New Roman"/>
          <w:sz w:val="24"/>
          <w:szCs w:val="24"/>
        </w:rPr>
      </w:pPr>
      <w:r w:rsidRPr="00EB590F">
        <w:rPr>
          <w:rFonts w:ascii="Times New Roman" w:hAnsi="Times New Roman" w:cs="Times New Roman"/>
          <w:sz w:val="24"/>
          <w:szCs w:val="24"/>
        </w:rPr>
        <w:t xml:space="preserve">This study was supported by </w:t>
      </w:r>
      <w:r w:rsidR="00066377">
        <w:rPr>
          <w:rFonts w:ascii="Times New Roman" w:hAnsi="Times New Roman" w:cs="Times New Roman"/>
          <w:sz w:val="24"/>
          <w:szCs w:val="24"/>
        </w:rPr>
        <w:t xml:space="preserve">the </w:t>
      </w:r>
      <w:r w:rsidRPr="00EB590F">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w:t>
      </w:r>
      <w:r w:rsidRPr="00EB590F">
        <w:rPr>
          <w:rFonts w:ascii="Times New Roman" w:hAnsi="Times New Roman" w:cs="Times New Roman"/>
          <w:sz w:val="24"/>
          <w:szCs w:val="24"/>
        </w:rPr>
        <w:t>(NASA) Arctic Boreal Vulnerability Experiment (ABoVE)</w:t>
      </w:r>
      <w:r w:rsidR="00066377">
        <w:rPr>
          <w:rFonts w:ascii="Times New Roman" w:hAnsi="Times New Roman" w:cs="Times New Roman"/>
          <w:sz w:val="24"/>
          <w:szCs w:val="24"/>
        </w:rPr>
        <w:t xml:space="preserve"> under Grant No. </w:t>
      </w:r>
      <w:r w:rsidR="00D377FC" w:rsidRPr="00D377FC">
        <w:rPr>
          <w:rFonts w:ascii="Times New Roman" w:hAnsi="Times New Roman" w:cs="Times New Roman"/>
          <w:sz w:val="24"/>
          <w:szCs w:val="24"/>
        </w:rPr>
        <w:t>NNX17AE44G</w:t>
      </w:r>
      <w:r>
        <w:rPr>
          <w:rFonts w:ascii="Times New Roman" w:hAnsi="Times New Roman" w:cs="Times New Roman"/>
          <w:sz w:val="24"/>
          <w:szCs w:val="24"/>
        </w:rPr>
        <w:t xml:space="preserve"> to S.J.</w:t>
      </w:r>
      <w:r w:rsidR="0006637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66377">
        <w:rPr>
          <w:rFonts w:ascii="Times New Roman" w:hAnsi="Times New Roman" w:cs="Times New Roman"/>
          <w:sz w:val="24"/>
          <w:szCs w:val="24"/>
        </w:rPr>
        <w:t xml:space="preserve">the </w:t>
      </w:r>
      <w:r>
        <w:rPr>
          <w:rFonts w:ascii="Times New Roman" w:hAnsi="Times New Roman" w:cs="Times New Roman"/>
          <w:sz w:val="24"/>
          <w:szCs w:val="24"/>
        </w:rPr>
        <w:t xml:space="preserve">NASA New Investigator Program (NIP) </w:t>
      </w:r>
      <w:r w:rsidR="00066377">
        <w:rPr>
          <w:rFonts w:ascii="Times New Roman" w:hAnsi="Times New Roman" w:cs="Times New Roman"/>
          <w:sz w:val="24"/>
          <w:szCs w:val="24"/>
        </w:rPr>
        <w:t>under G</w:t>
      </w:r>
      <w:r>
        <w:rPr>
          <w:rFonts w:ascii="Times New Roman" w:hAnsi="Times New Roman" w:cs="Times New Roman"/>
          <w:sz w:val="24"/>
          <w:szCs w:val="24"/>
        </w:rPr>
        <w:t>rant</w:t>
      </w:r>
      <w:r w:rsidR="00D377FC">
        <w:rPr>
          <w:rFonts w:ascii="Times New Roman" w:hAnsi="Times New Roman" w:cs="Times New Roman"/>
          <w:sz w:val="24"/>
          <w:szCs w:val="24"/>
        </w:rPr>
        <w:t xml:space="preserve"> </w:t>
      </w:r>
      <w:r w:rsidR="00066377">
        <w:rPr>
          <w:rFonts w:ascii="Times New Roman" w:hAnsi="Times New Roman" w:cs="Times New Roman"/>
          <w:sz w:val="24"/>
          <w:szCs w:val="24"/>
        </w:rPr>
        <w:t xml:space="preserve">No. </w:t>
      </w:r>
      <w:r w:rsidR="00D377FC" w:rsidRPr="00D377FC">
        <w:rPr>
          <w:rFonts w:ascii="Times New Roman" w:hAnsi="Times New Roman" w:cs="Times New Roman"/>
          <w:sz w:val="24"/>
          <w:szCs w:val="24"/>
        </w:rPr>
        <w:t>80NSSC21K1364</w:t>
      </w:r>
      <w:r>
        <w:rPr>
          <w:rFonts w:ascii="Times New Roman" w:hAnsi="Times New Roman" w:cs="Times New Roman"/>
          <w:sz w:val="24"/>
          <w:szCs w:val="24"/>
        </w:rPr>
        <w:t xml:space="preserve"> to L.T.B.</w:t>
      </w:r>
      <w:r w:rsidR="00066377">
        <w:rPr>
          <w:rFonts w:ascii="Times New Roman" w:hAnsi="Times New Roman" w:cs="Times New Roman"/>
          <w:sz w:val="24"/>
          <w:szCs w:val="24"/>
        </w:rPr>
        <w:t xml:space="preserve"> This study was also </w:t>
      </w:r>
      <w:r w:rsidR="00142AEA" w:rsidRPr="00142AEA">
        <w:rPr>
          <w:rFonts w:ascii="Times New Roman" w:hAnsi="Times New Roman" w:cs="Times New Roman"/>
          <w:sz w:val="24"/>
          <w:szCs w:val="24"/>
        </w:rPr>
        <w:t>supported by the National Science Foundation Navigating the New Arctic Big Idea</w:t>
      </w:r>
      <w:r w:rsidR="00066377">
        <w:rPr>
          <w:rFonts w:ascii="Times New Roman" w:hAnsi="Times New Roman" w:cs="Times New Roman"/>
          <w:sz w:val="24"/>
          <w:szCs w:val="24"/>
        </w:rPr>
        <w:t xml:space="preserve"> </w:t>
      </w:r>
      <w:r w:rsidR="00142AEA" w:rsidRPr="00142AEA">
        <w:rPr>
          <w:rFonts w:ascii="Times New Roman" w:hAnsi="Times New Roman" w:cs="Times New Roman"/>
          <w:sz w:val="24"/>
          <w:szCs w:val="24"/>
        </w:rPr>
        <w:t>under Grant No</w:t>
      </w:r>
      <w:r w:rsidR="00066377">
        <w:rPr>
          <w:rFonts w:ascii="Times New Roman" w:hAnsi="Times New Roman" w:cs="Times New Roman"/>
          <w:sz w:val="24"/>
          <w:szCs w:val="24"/>
        </w:rPr>
        <w:t xml:space="preserve">. </w:t>
      </w:r>
      <w:r w:rsidR="00066377" w:rsidRPr="00D377FC">
        <w:rPr>
          <w:rFonts w:ascii="Times New Roman" w:hAnsi="Times New Roman" w:cs="Times New Roman"/>
          <w:sz w:val="24"/>
          <w:szCs w:val="24"/>
        </w:rPr>
        <w:t>2127273</w:t>
      </w:r>
      <w:r w:rsidR="00066377">
        <w:rPr>
          <w:rFonts w:ascii="Times New Roman" w:hAnsi="Times New Roman" w:cs="Times New Roman"/>
          <w:sz w:val="24"/>
          <w:szCs w:val="24"/>
        </w:rPr>
        <w:t xml:space="preserve"> to L.T.B. and S.J.G.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7777777" w:rsidR="00D8312E" w:rsidRDefault="00BE49FA" w:rsidP="00C81F1B">
      <w:pPr>
        <w:pStyle w:val="Heading1"/>
      </w:pPr>
      <w:r w:rsidRPr="00BE49FA">
        <w:t>Literature cited</w:t>
      </w:r>
    </w:p>
    <w:p w14:paraId="014990CE" w14:textId="77777777" w:rsidR="001103C0" w:rsidRPr="001103C0" w:rsidRDefault="00D8312E" w:rsidP="001103C0">
      <w:pPr>
        <w:pStyle w:val="EndNoteBibliography"/>
        <w:spacing w:after="0"/>
        <w:ind w:left="720" w:hanging="720"/>
      </w:pPr>
      <w:r>
        <w:fldChar w:fldCharType="begin"/>
      </w:r>
      <w:r>
        <w:instrText xml:space="preserve"> ADDIN EN.REFLIST </w:instrText>
      </w:r>
      <w:r>
        <w:fldChar w:fldCharType="separate"/>
      </w:r>
      <w:r w:rsidR="001103C0" w:rsidRPr="001103C0">
        <w:t xml:space="preserve">Aybar, C., Q. Wu, L. Bautista, R. Yali, and A. Barja. 2020. rgee: An R package for interacting with Google Earth Engine. Journal of Open Source Software </w:t>
      </w:r>
      <w:r w:rsidR="001103C0" w:rsidRPr="001103C0">
        <w:rPr>
          <w:b/>
        </w:rPr>
        <w:t>5</w:t>
      </w:r>
      <w:r w:rsidR="001103C0" w:rsidRPr="001103C0">
        <w:t>:2272.</w:t>
      </w:r>
    </w:p>
    <w:p w14:paraId="668BDF2E" w14:textId="77777777" w:rsidR="001103C0" w:rsidRPr="001103C0" w:rsidRDefault="001103C0" w:rsidP="001103C0">
      <w:pPr>
        <w:pStyle w:val="EndNoteBibliography"/>
        <w:spacing w:after="0"/>
        <w:ind w:left="720" w:hanging="720"/>
      </w:pPr>
      <w:r w:rsidRPr="001103C0">
        <w:t xml:space="preserve">Badgley, G., C. B. Field, and J. A. Berry. 2017. Canopy near-infrared reflectance and terrestrial photosynthesis. Science Advances </w:t>
      </w:r>
      <w:r w:rsidRPr="001103C0">
        <w:rPr>
          <w:b/>
        </w:rPr>
        <w:t>3</w:t>
      </w:r>
      <w:r w:rsidRPr="001103C0">
        <w:t>:e1602244.</w:t>
      </w:r>
    </w:p>
    <w:p w14:paraId="0A0AD7F9" w14:textId="77777777" w:rsidR="001103C0" w:rsidRPr="001103C0" w:rsidRDefault="001103C0" w:rsidP="001103C0">
      <w:pPr>
        <w:pStyle w:val="EndNoteBibliography"/>
        <w:spacing w:after="0"/>
        <w:ind w:left="720" w:hanging="720"/>
      </w:pPr>
      <w:r w:rsidRPr="001103C0">
        <w:t>Berner, L. T., and S. J. Goetz. in review. Satellite observations document trends consistent with a boreal forest biome shift. Global Change Biology.</w:t>
      </w:r>
    </w:p>
    <w:p w14:paraId="00BAB114" w14:textId="77777777" w:rsidR="001103C0" w:rsidRPr="001103C0" w:rsidRDefault="001103C0" w:rsidP="001103C0">
      <w:pPr>
        <w:pStyle w:val="EndNoteBibliography"/>
        <w:spacing w:after="0"/>
        <w:ind w:left="720" w:hanging="720"/>
      </w:pPr>
      <w:r w:rsidRPr="001103C0">
        <w:t xml:space="preserve">Berner, L. T., P. Jantz, K. D. Tape, and S. J. Goetz. 2018. Tundra plant aboveground biomass and shrub dominance mapped across the North Slope of Alaska. Environmental Research Letters </w:t>
      </w:r>
      <w:r w:rsidRPr="001103C0">
        <w:rPr>
          <w:b/>
        </w:rPr>
        <w:t>13</w:t>
      </w:r>
      <w:r w:rsidRPr="001103C0">
        <w:t>:035002.</w:t>
      </w:r>
    </w:p>
    <w:p w14:paraId="4D4F933F" w14:textId="77777777" w:rsidR="001103C0" w:rsidRPr="001103C0" w:rsidRDefault="001103C0" w:rsidP="001103C0">
      <w:pPr>
        <w:pStyle w:val="EndNoteBibliography"/>
        <w:spacing w:after="0"/>
        <w:ind w:left="720" w:hanging="720"/>
      </w:pPr>
      <w:r w:rsidRPr="001103C0">
        <w:lastRenderedPageBreak/>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1103C0">
        <w:rPr>
          <w:b/>
        </w:rPr>
        <w:t>11</w:t>
      </w:r>
      <w:r w:rsidRPr="001103C0">
        <w:t>:4621.</w:t>
      </w:r>
    </w:p>
    <w:p w14:paraId="6DA922E0" w14:textId="77777777" w:rsidR="001103C0" w:rsidRPr="001103C0" w:rsidRDefault="001103C0" w:rsidP="001103C0">
      <w:pPr>
        <w:pStyle w:val="EndNoteBibliography"/>
        <w:spacing w:after="0"/>
        <w:ind w:left="720" w:hanging="720"/>
      </w:pPr>
      <w:r w:rsidRPr="001103C0">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1103C0">
        <w:rPr>
          <w:b/>
        </w:rPr>
        <w:t>14</w:t>
      </w:r>
      <w:r w:rsidRPr="001103C0">
        <w:t>:085010.</w:t>
      </w:r>
    </w:p>
    <w:p w14:paraId="1315F8CA" w14:textId="77777777" w:rsidR="001103C0" w:rsidRPr="001103C0" w:rsidRDefault="001103C0" w:rsidP="001103C0">
      <w:pPr>
        <w:pStyle w:val="EndNoteBibliography"/>
        <w:spacing w:after="0"/>
        <w:ind w:left="720" w:hanging="720"/>
      </w:pPr>
      <w:r w:rsidRPr="001103C0">
        <w:t xml:space="preserve">Boyd, M. A., L. T. Berner, A. C. Foster, S. J. Goetz, B. M. Rogers, X. J. Walker, and M. C. Mack. 2021. Historic declines in growth portend trembling aspen death during a contemporary leaf miner outbreak in Alaska. Ecosphere </w:t>
      </w:r>
      <w:r w:rsidRPr="001103C0">
        <w:rPr>
          <w:b/>
        </w:rPr>
        <w:t>12</w:t>
      </w:r>
      <w:r w:rsidRPr="001103C0">
        <w:t>:e03569.</w:t>
      </w:r>
    </w:p>
    <w:p w14:paraId="7462B586" w14:textId="77777777" w:rsidR="001103C0" w:rsidRPr="001103C0" w:rsidRDefault="001103C0" w:rsidP="001103C0">
      <w:pPr>
        <w:pStyle w:val="EndNoteBibliography"/>
        <w:spacing w:after="0"/>
        <w:ind w:left="720" w:hanging="720"/>
      </w:pPr>
      <w:r w:rsidRPr="001103C0">
        <w:t xml:space="preserve">Breiman, L. 2001. Random Forests. Machine Learning </w:t>
      </w:r>
      <w:r w:rsidRPr="001103C0">
        <w:rPr>
          <w:b/>
        </w:rPr>
        <w:t>45</w:t>
      </w:r>
      <w:r w:rsidRPr="001103C0">
        <w:t>:5-32.</w:t>
      </w:r>
    </w:p>
    <w:p w14:paraId="2AD6363A" w14:textId="1C2DCB06" w:rsidR="001103C0" w:rsidRPr="001103C0" w:rsidRDefault="001103C0" w:rsidP="001103C0">
      <w:pPr>
        <w:pStyle w:val="EndNoteBibliography"/>
        <w:spacing w:after="0"/>
        <w:ind w:left="720" w:hanging="720"/>
      </w:pPr>
      <w:r w:rsidRPr="001103C0">
        <w:t xml:space="preserve">Bronaugh, D., and A. Werner. 2012. zyp: Zhang + Yue-Pilon trends package. R package version 0.10-1.1. </w:t>
      </w:r>
      <w:hyperlink r:id="rId22" w:history="1">
        <w:r w:rsidRPr="001103C0">
          <w:rPr>
            <w:rStyle w:val="Hyperlink"/>
          </w:rPr>
          <w:t>https://CRAN.R-project.org/package=zyp</w:t>
        </w:r>
      </w:hyperlink>
      <w:r w:rsidRPr="001103C0">
        <w:t>.</w:t>
      </w:r>
    </w:p>
    <w:p w14:paraId="0C20FC90" w14:textId="77777777" w:rsidR="001103C0" w:rsidRPr="001103C0" w:rsidRDefault="001103C0" w:rsidP="001103C0">
      <w:pPr>
        <w:pStyle w:val="EndNoteBibliography"/>
        <w:spacing w:after="0"/>
        <w:ind w:left="720" w:hanging="720"/>
      </w:pPr>
      <w:r w:rsidRPr="001103C0">
        <w:t xml:space="preserve">Camps-Valls, G., M. Campos-Taberner, Á. Moreno-Martínez, S. Walther, G. Duveiller, A. Cescatti, M. D. Mahecha, J. Muñoz-Marí, F. J. García-Haro, and L. Guanter. 2021. A unified vegetation index for quantifying the terrestrial biosphere. Science Advances </w:t>
      </w:r>
      <w:r w:rsidRPr="001103C0">
        <w:rPr>
          <w:b/>
        </w:rPr>
        <w:t>7</w:t>
      </w:r>
      <w:r w:rsidRPr="001103C0">
        <w:t>:eabc7447.</w:t>
      </w:r>
    </w:p>
    <w:p w14:paraId="47D7959C" w14:textId="4542F659" w:rsidR="001103C0" w:rsidRPr="001103C0" w:rsidRDefault="001103C0" w:rsidP="001103C0">
      <w:pPr>
        <w:pStyle w:val="EndNoteBibliography"/>
        <w:spacing w:after="0"/>
        <w:ind w:left="720" w:hanging="720"/>
      </w:pPr>
      <w:r w:rsidRPr="001103C0">
        <w:t xml:space="preserve">dos Santos, A. 2017. landsat8: Landsat 8 Imagery Rescaled to Reflectance, Radiance and/or Temperature. R package version 0.1-10. </w:t>
      </w:r>
      <w:hyperlink r:id="rId23" w:history="1">
        <w:r w:rsidRPr="001103C0">
          <w:rPr>
            <w:rStyle w:val="Hyperlink"/>
          </w:rPr>
          <w:t>https://CRAN.R-project.org/package=landsat8</w:t>
        </w:r>
      </w:hyperlink>
      <w:r w:rsidRPr="001103C0">
        <w:t>.</w:t>
      </w:r>
    </w:p>
    <w:p w14:paraId="141F02C8" w14:textId="77777777" w:rsidR="001103C0" w:rsidRPr="001103C0" w:rsidRDefault="001103C0" w:rsidP="001103C0">
      <w:pPr>
        <w:pStyle w:val="EndNoteBibliography"/>
        <w:spacing w:after="0"/>
        <w:ind w:left="720" w:hanging="720"/>
      </w:pPr>
      <w:r w:rsidRPr="001103C0">
        <w:t xml:space="preserve">Forchhammer, M. 2017. Sea-ice induced growth decline in Arctic shrubs. Biology Letters </w:t>
      </w:r>
      <w:r w:rsidRPr="001103C0">
        <w:rPr>
          <w:b/>
        </w:rPr>
        <w:t>13</w:t>
      </w:r>
      <w:r w:rsidRPr="001103C0">
        <w:t>.</w:t>
      </w:r>
    </w:p>
    <w:p w14:paraId="156CD5A9" w14:textId="77777777" w:rsidR="001103C0" w:rsidRPr="001103C0" w:rsidRDefault="001103C0" w:rsidP="001103C0">
      <w:pPr>
        <w:pStyle w:val="EndNoteBibliography"/>
        <w:spacing w:after="0"/>
        <w:ind w:left="720" w:hanging="720"/>
      </w:pPr>
      <w:r w:rsidRPr="001103C0">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1103C0">
        <w:rPr>
          <w:b/>
        </w:rPr>
        <w:t>102</w:t>
      </w:r>
      <w:r w:rsidRPr="001103C0">
        <w:t>:S290–S292.</w:t>
      </w:r>
    </w:p>
    <w:p w14:paraId="54D4ADA0" w14:textId="77777777" w:rsidR="001103C0" w:rsidRPr="001103C0" w:rsidRDefault="001103C0" w:rsidP="001103C0">
      <w:pPr>
        <w:pStyle w:val="EndNoteBibliography"/>
        <w:spacing w:after="0"/>
        <w:ind w:left="720" w:hanging="720"/>
      </w:pPr>
      <w:r w:rsidRPr="001103C0">
        <w:t xml:space="preserve">Gaglioti, B., L. T. Berner, B. M. Jones, K. M. Orndahl, A. P. Williams, L. Andreu‐Hayles, R. D’Arrigo, S. J. Goetz, and D. H. Mann. 2021. Tussocks enduring or shrubs greening: Alternate responses to changing fire regimes in the Noatak River Valley, Alaska. Journal of Geophysical Research: Biogeosciences </w:t>
      </w:r>
      <w:r w:rsidRPr="001103C0">
        <w:rPr>
          <w:b/>
        </w:rPr>
        <w:t>126</w:t>
      </w:r>
      <w:r w:rsidRPr="001103C0">
        <w:t>:e2020JG006009.</w:t>
      </w:r>
    </w:p>
    <w:p w14:paraId="7F2B7F20" w14:textId="77777777" w:rsidR="001103C0" w:rsidRPr="001103C0" w:rsidRDefault="001103C0" w:rsidP="001103C0">
      <w:pPr>
        <w:pStyle w:val="EndNoteBibliography"/>
        <w:spacing w:after="0"/>
        <w:ind w:left="720" w:hanging="720"/>
      </w:pPr>
      <w:r w:rsidRPr="001103C0">
        <w:t xml:space="preserve">Gamm, C. M., P. F. Sullivan, A. Buchwal, R. J. Dial, A. B. Young, D. A. Watts, S. M. Cahoon, J. M. Welker, and E. Post. 2018. Declining growth of deciduous shrubs in the warming climate of continental western Greenland. Journal of Ecology </w:t>
      </w:r>
      <w:r w:rsidRPr="001103C0">
        <w:rPr>
          <w:b/>
        </w:rPr>
        <w:t>106</w:t>
      </w:r>
      <w:r w:rsidRPr="001103C0">
        <w:t>:640-654.</w:t>
      </w:r>
    </w:p>
    <w:p w14:paraId="48819149" w14:textId="77777777" w:rsidR="001103C0" w:rsidRPr="001103C0" w:rsidRDefault="001103C0" w:rsidP="001103C0">
      <w:pPr>
        <w:pStyle w:val="EndNoteBibliography"/>
        <w:spacing w:after="0"/>
        <w:ind w:left="720" w:hanging="720"/>
      </w:pPr>
      <w:r w:rsidRPr="001103C0">
        <w:t xml:space="preserve">Gao, B.-C. 1996. NDWI—A normalized difference water index for remote sensing of vegetation liquid water from space. Remote Sensing of Environment </w:t>
      </w:r>
      <w:r w:rsidRPr="001103C0">
        <w:rPr>
          <w:b/>
        </w:rPr>
        <w:t>58</w:t>
      </w:r>
      <w:r w:rsidRPr="001103C0">
        <w:t>:257-266.</w:t>
      </w:r>
    </w:p>
    <w:p w14:paraId="52188059" w14:textId="77777777" w:rsidR="001103C0" w:rsidRPr="001103C0" w:rsidRDefault="001103C0" w:rsidP="001103C0">
      <w:pPr>
        <w:pStyle w:val="EndNoteBibliography"/>
        <w:spacing w:after="0"/>
        <w:ind w:left="720" w:hanging="720"/>
      </w:pPr>
      <w:r w:rsidRPr="001103C0">
        <w:t xml:space="preserve">Gitelson, A. A. 2004. Wide dynamic range vegetation index for remote quantification of biophysical characteristics of vegetation. Journal of plant physiology </w:t>
      </w:r>
      <w:r w:rsidRPr="001103C0">
        <w:rPr>
          <w:b/>
        </w:rPr>
        <w:t>161</w:t>
      </w:r>
      <w:r w:rsidRPr="001103C0">
        <w:t>:165-173.</w:t>
      </w:r>
    </w:p>
    <w:p w14:paraId="487B078F" w14:textId="77777777" w:rsidR="001103C0" w:rsidRPr="001103C0" w:rsidRDefault="001103C0" w:rsidP="001103C0">
      <w:pPr>
        <w:pStyle w:val="EndNoteBibliography"/>
        <w:spacing w:after="0"/>
        <w:ind w:left="720" w:hanging="720"/>
      </w:pPr>
      <w:r w:rsidRPr="001103C0">
        <w:t xml:space="preserve">Gitelson, A. A., and M. N. Merzlyak. 1998. Remote sensing of chlorophyll concentration in higher plant leaves. Advances in Space Research </w:t>
      </w:r>
      <w:r w:rsidRPr="001103C0">
        <w:rPr>
          <w:b/>
        </w:rPr>
        <w:t>22</w:t>
      </w:r>
      <w:r w:rsidRPr="001103C0">
        <w:t>:689-692.</w:t>
      </w:r>
    </w:p>
    <w:p w14:paraId="0259C7A8" w14:textId="77777777" w:rsidR="001103C0" w:rsidRPr="001103C0" w:rsidRDefault="001103C0" w:rsidP="001103C0">
      <w:pPr>
        <w:pStyle w:val="EndNoteBibliography"/>
        <w:spacing w:after="0"/>
        <w:ind w:left="720" w:hanging="720"/>
      </w:pPr>
      <w:r w:rsidRPr="001103C0">
        <w:t xml:space="preserve">Goetz, S. J., and S. D. Prince. 1999. Modelling Terrestrial Carbon Exchange and Storage: Evidence and Implications of Fuctional Convergence in Light-use Efficiency. Advances in Ecological Research </w:t>
      </w:r>
      <w:r w:rsidRPr="001103C0">
        <w:rPr>
          <w:b/>
        </w:rPr>
        <w:t>28</w:t>
      </w:r>
      <w:r w:rsidRPr="001103C0">
        <w:t>:57-92.</w:t>
      </w:r>
    </w:p>
    <w:p w14:paraId="4371DACC" w14:textId="77777777" w:rsidR="001103C0" w:rsidRPr="001103C0" w:rsidRDefault="001103C0" w:rsidP="001103C0">
      <w:pPr>
        <w:pStyle w:val="EndNoteBibliography"/>
        <w:spacing w:after="0"/>
        <w:ind w:left="720" w:hanging="720"/>
      </w:pPr>
      <w:r w:rsidRPr="001103C0">
        <w:t xml:space="preserve">Gorelick, N., M. Hancher, M. Dixon, S. Ilyushchenko, D. Thau, and R. Moore. 2017. Google Earth Engine: Planetary-scale geospatial analysis for everyone. Remote Sensing of Environment </w:t>
      </w:r>
      <w:r w:rsidRPr="001103C0">
        <w:rPr>
          <w:b/>
        </w:rPr>
        <w:t>202</w:t>
      </w:r>
      <w:r w:rsidRPr="001103C0">
        <w:t>:18-27.</w:t>
      </w:r>
    </w:p>
    <w:p w14:paraId="39938926" w14:textId="77777777" w:rsidR="001103C0" w:rsidRPr="001103C0" w:rsidRDefault="001103C0" w:rsidP="001103C0">
      <w:pPr>
        <w:pStyle w:val="EndNoteBibliography"/>
        <w:spacing w:after="0"/>
        <w:ind w:left="720" w:hanging="720"/>
      </w:pPr>
      <w:r w:rsidRPr="001103C0">
        <w:t xml:space="preserve">Goslee, S. 2011. Analyzing remote sensing data in R: The Landsat Package. The Journal of Statistial Software </w:t>
      </w:r>
      <w:r w:rsidRPr="001103C0">
        <w:rPr>
          <w:b/>
        </w:rPr>
        <w:t>43</w:t>
      </w:r>
      <w:r w:rsidRPr="001103C0">
        <w:t>.</w:t>
      </w:r>
    </w:p>
    <w:p w14:paraId="5FBD2E4D" w14:textId="77777777" w:rsidR="001103C0" w:rsidRPr="001103C0" w:rsidRDefault="001103C0" w:rsidP="001103C0">
      <w:pPr>
        <w:pStyle w:val="EndNoteBibliography"/>
        <w:spacing w:after="0"/>
        <w:ind w:left="720" w:hanging="720"/>
      </w:pPr>
      <w:r w:rsidRPr="001103C0">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1103C0">
        <w:rPr>
          <w:b/>
        </w:rPr>
        <w:t>342</w:t>
      </w:r>
      <w:r w:rsidRPr="001103C0">
        <w:t>:850.</w:t>
      </w:r>
    </w:p>
    <w:p w14:paraId="59C56E08" w14:textId="77777777" w:rsidR="001103C0" w:rsidRPr="001103C0" w:rsidRDefault="001103C0" w:rsidP="001103C0">
      <w:pPr>
        <w:pStyle w:val="EndNoteBibliography"/>
        <w:spacing w:after="0"/>
        <w:ind w:left="720" w:hanging="720"/>
      </w:pPr>
      <w:r w:rsidRPr="001103C0">
        <w:lastRenderedPageBreak/>
        <w:t xml:space="preserve">Hardisky, M., V. Klemas, and M. Smart. 1983. The influence of soil salinity, growth form, and leaf moisture on the spectral radiance of Spartina alterniflora. Photogrammetric Engineering &amp; Remote Sensing </w:t>
      </w:r>
      <w:r w:rsidRPr="001103C0">
        <w:rPr>
          <w:b/>
        </w:rPr>
        <w:t>49</w:t>
      </w:r>
      <w:r w:rsidRPr="001103C0">
        <w:t>:77-83.</w:t>
      </w:r>
    </w:p>
    <w:p w14:paraId="34188A73" w14:textId="125F8B07" w:rsidR="001103C0" w:rsidRPr="001103C0" w:rsidRDefault="001103C0" w:rsidP="001103C0">
      <w:pPr>
        <w:pStyle w:val="EndNoteBibliography"/>
        <w:spacing w:after="0"/>
        <w:ind w:left="720" w:hanging="720"/>
      </w:pPr>
      <w:r w:rsidRPr="001103C0">
        <w:t xml:space="preserve">Howat, I., A. Negrete, and B. Smith. 2015. MEaSUREs Greenland Ice Mapping Project (GIMP) Digital Elevation Model, Version 1. NASA National Snow and Ice Data Center Distributed Active Archive Center. doi: </w:t>
      </w:r>
      <w:hyperlink r:id="rId24" w:history="1">
        <w:r w:rsidRPr="001103C0">
          <w:rPr>
            <w:rStyle w:val="Hyperlink"/>
          </w:rPr>
          <w:t>https://doi.org/10.5067/NV34YUIXLP9W</w:t>
        </w:r>
      </w:hyperlink>
      <w:r w:rsidRPr="001103C0">
        <w:t>. [2021-11-23], Boulder, Colorado USA.</w:t>
      </w:r>
    </w:p>
    <w:p w14:paraId="67567A11" w14:textId="77777777" w:rsidR="001103C0" w:rsidRPr="001103C0" w:rsidRDefault="001103C0" w:rsidP="001103C0">
      <w:pPr>
        <w:pStyle w:val="EndNoteBibliography"/>
        <w:spacing w:after="0"/>
        <w:ind w:left="720" w:hanging="720"/>
      </w:pPr>
      <w:r w:rsidRPr="001103C0">
        <w:t xml:space="preserve">Howat, I. M., A. Negrete, and B. E. Smith. 2014. The Greenland Ice Mapping Project (GIMP) land classification and surface elevation data sets. The Cryosphere </w:t>
      </w:r>
      <w:r w:rsidRPr="001103C0">
        <w:rPr>
          <w:b/>
        </w:rPr>
        <w:t>8</w:t>
      </w:r>
      <w:r w:rsidRPr="001103C0">
        <w:t>:1509-1518.</w:t>
      </w:r>
    </w:p>
    <w:p w14:paraId="3D6648B1" w14:textId="77777777" w:rsidR="001103C0" w:rsidRPr="001103C0" w:rsidRDefault="001103C0" w:rsidP="001103C0">
      <w:pPr>
        <w:pStyle w:val="EndNoteBibliography"/>
        <w:spacing w:after="0"/>
        <w:ind w:left="720" w:hanging="720"/>
      </w:pPr>
      <w:r w:rsidRPr="001103C0">
        <w:t xml:space="preserve">Huete, A., K. Didan, T. Miura, E. P. Rodriguez, X. Gao, and L. G. Ferreira. 2002. Overview of the radiometric and biophysical performance of the MODIS vegetation indices. Remote Sensing of Environment </w:t>
      </w:r>
      <w:r w:rsidRPr="001103C0">
        <w:rPr>
          <w:b/>
        </w:rPr>
        <w:t>83</w:t>
      </w:r>
      <w:r w:rsidRPr="001103C0">
        <w:t>:195-213.</w:t>
      </w:r>
    </w:p>
    <w:p w14:paraId="6AF27F5D" w14:textId="77777777" w:rsidR="001103C0" w:rsidRPr="001103C0" w:rsidRDefault="001103C0" w:rsidP="001103C0">
      <w:pPr>
        <w:pStyle w:val="EndNoteBibliography"/>
        <w:spacing w:after="0"/>
        <w:ind w:left="720" w:hanging="720"/>
      </w:pPr>
      <w:r w:rsidRPr="001103C0">
        <w:t xml:space="preserve">Huete, A. R. 1988. A soil-adjusted vegetation index (SAVI). Remote Sensing of Environment </w:t>
      </w:r>
      <w:r w:rsidRPr="001103C0">
        <w:rPr>
          <w:b/>
        </w:rPr>
        <w:t>25</w:t>
      </w:r>
      <w:r w:rsidRPr="001103C0">
        <w:t>:295-309.</w:t>
      </w:r>
    </w:p>
    <w:p w14:paraId="33FD4CE6" w14:textId="77777777" w:rsidR="001103C0" w:rsidRPr="001103C0" w:rsidRDefault="001103C0" w:rsidP="001103C0">
      <w:pPr>
        <w:pStyle w:val="EndNoteBibliography"/>
        <w:spacing w:after="0"/>
        <w:ind w:left="720" w:hanging="720"/>
      </w:pPr>
      <w:r w:rsidRPr="001103C0">
        <w:t xml:space="preserve">Jiang, Z., A. R. Huete, K. Didan, and T. Miura. 2008. Development of a two-band enhanced vegetation index without a blue band. Remote Sensing of Environment </w:t>
      </w:r>
      <w:r w:rsidRPr="001103C0">
        <w:rPr>
          <w:b/>
        </w:rPr>
        <w:t>112</w:t>
      </w:r>
      <w:r w:rsidRPr="001103C0">
        <w:t>:3833-3845.</w:t>
      </w:r>
    </w:p>
    <w:p w14:paraId="362837AE" w14:textId="77777777" w:rsidR="001103C0" w:rsidRPr="001103C0" w:rsidRDefault="001103C0" w:rsidP="001103C0">
      <w:pPr>
        <w:pStyle w:val="EndNoteBibliography"/>
        <w:spacing w:after="0"/>
        <w:ind w:left="720" w:hanging="720"/>
      </w:pPr>
      <w:r w:rsidRPr="001103C0">
        <w:t xml:space="preserve">Ju, J., and J. G. Masek. 2016. The vegetation greenness trend in Canada and US Alaska from 1984–2012 Landsat data. Remote Sensing of Environment </w:t>
      </w:r>
      <w:r w:rsidRPr="001103C0">
        <w:rPr>
          <w:b/>
        </w:rPr>
        <w:t>176</w:t>
      </w:r>
      <w:r w:rsidRPr="001103C0">
        <w:t>:1-16.</w:t>
      </w:r>
    </w:p>
    <w:p w14:paraId="436BFE87" w14:textId="77777777" w:rsidR="001103C0" w:rsidRPr="001103C0" w:rsidRDefault="001103C0" w:rsidP="001103C0">
      <w:pPr>
        <w:pStyle w:val="EndNoteBibliography"/>
        <w:spacing w:after="0"/>
        <w:ind w:left="720" w:hanging="720"/>
      </w:pPr>
      <w:r w:rsidRPr="001103C0">
        <w:t>Key, C. H., and N. C. Benson. 1999. The Normalized Burn Ratio (NBR): A Landsat TM radiometric measure of burn severity. United States Geological Survey, Northern Rocky Mountain Science Center.(Bozeman, MT).</w:t>
      </w:r>
    </w:p>
    <w:p w14:paraId="05C84952" w14:textId="77777777" w:rsidR="001103C0" w:rsidRPr="001103C0" w:rsidRDefault="001103C0" w:rsidP="001103C0">
      <w:pPr>
        <w:pStyle w:val="EndNoteBibliography"/>
        <w:spacing w:after="0"/>
        <w:ind w:left="720" w:hanging="720"/>
      </w:pPr>
      <w:r w:rsidRPr="001103C0">
        <w:t xml:space="preserve">Marsett, R. C., J. Qi, P. Heilman, S. H. Biedenbender, M. C. Watson, S. Amer, M. Weltz, D. Goodrich, and R. Marsett. 2006. Remote sensing for grassland management in the arid southwest. Rangeland Ecology &amp; Management </w:t>
      </w:r>
      <w:r w:rsidRPr="001103C0">
        <w:rPr>
          <w:b/>
        </w:rPr>
        <w:t>59</w:t>
      </w:r>
      <w:r w:rsidRPr="001103C0">
        <w:t>:530-540.</w:t>
      </w:r>
    </w:p>
    <w:p w14:paraId="08499798" w14:textId="77777777" w:rsidR="001103C0" w:rsidRPr="001103C0" w:rsidRDefault="001103C0" w:rsidP="001103C0">
      <w:pPr>
        <w:pStyle w:val="EndNoteBibliography"/>
        <w:spacing w:after="0"/>
        <w:ind w:left="720" w:hanging="720"/>
      </w:pPr>
      <w:r w:rsidRPr="001103C0">
        <w:t xml:space="preserve">McFeeters, S. K. 1996. The use of the Normalized Difference Water Index (NDWI) in the delineation of open water features. International Journal of Remote Sensing </w:t>
      </w:r>
      <w:r w:rsidRPr="001103C0">
        <w:rPr>
          <w:b/>
        </w:rPr>
        <w:t>17</w:t>
      </w:r>
      <w:r w:rsidRPr="001103C0">
        <w:t>:1425-1432.</w:t>
      </w:r>
    </w:p>
    <w:p w14:paraId="68A779B2" w14:textId="77777777" w:rsidR="001103C0" w:rsidRPr="001103C0" w:rsidRDefault="001103C0" w:rsidP="001103C0">
      <w:pPr>
        <w:pStyle w:val="EndNoteBibliography"/>
        <w:spacing w:after="0"/>
        <w:ind w:left="720" w:hanging="720"/>
      </w:pPr>
      <w:r w:rsidRPr="001103C0">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1103C0">
        <w:rPr>
          <w:b/>
        </w:rPr>
        <w:t>16</w:t>
      </w:r>
      <w:r w:rsidRPr="001103C0">
        <w:t>:053001.</w:t>
      </w:r>
    </w:p>
    <w:p w14:paraId="78BD0803" w14:textId="77777777" w:rsidR="001103C0" w:rsidRPr="001103C0" w:rsidRDefault="001103C0" w:rsidP="001103C0">
      <w:pPr>
        <w:pStyle w:val="EndNoteBibliography"/>
        <w:spacing w:after="0"/>
        <w:ind w:left="720" w:hanging="720"/>
      </w:pPr>
      <w:r w:rsidRPr="001103C0">
        <w:t xml:space="preserve">Merzlyak, M. N., A. A. Gitelson, O. B. Chivkunova, and V. Y. Rakitin. 1999. Non‐destructive optical detection of pigment changes during leaf senescence and fruit ripening. Physiologia plantarum </w:t>
      </w:r>
      <w:r w:rsidRPr="001103C0">
        <w:rPr>
          <w:b/>
        </w:rPr>
        <w:t>106</w:t>
      </w:r>
      <w:r w:rsidRPr="001103C0">
        <w:t>:135-141.</w:t>
      </w:r>
    </w:p>
    <w:p w14:paraId="092E97BB" w14:textId="77777777" w:rsidR="001103C0" w:rsidRPr="001103C0" w:rsidRDefault="001103C0" w:rsidP="001103C0">
      <w:pPr>
        <w:pStyle w:val="EndNoteBibliography"/>
        <w:spacing w:after="0"/>
        <w:ind w:left="720" w:hanging="720"/>
      </w:pPr>
      <w:r w:rsidRPr="001103C0">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1103C0">
        <w:rPr>
          <w:b/>
        </w:rPr>
        <w:t>10</w:t>
      </w:r>
      <w:r w:rsidRPr="001103C0">
        <w:t>:106-117.</w:t>
      </w:r>
    </w:p>
    <w:p w14:paraId="4EAC0242" w14:textId="77777777" w:rsidR="001103C0" w:rsidRPr="001103C0" w:rsidRDefault="001103C0" w:rsidP="001103C0">
      <w:pPr>
        <w:pStyle w:val="EndNoteBibliography"/>
        <w:spacing w:after="0"/>
        <w:ind w:left="720" w:hanging="720"/>
      </w:pPr>
      <w:r w:rsidRPr="001103C0">
        <w:t>National Academies of Sciences. 2018. Thriving on Our Changing Planet: A Decadal Strategy for Earth Observation from Space. The National Academies Press, Washington, DC.</w:t>
      </w:r>
    </w:p>
    <w:p w14:paraId="5C5839B3" w14:textId="77777777" w:rsidR="001103C0" w:rsidRPr="001103C0" w:rsidRDefault="001103C0" w:rsidP="001103C0">
      <w:pPr>
        <w:pStyle w:val="EndNoteBibliography"/>
        <w:spacing w:after="0"/>
        <w:ind w:left="720" w:hanging="720"/>
      </w:pPr>
      <w:r w:rsidRPr="001103C0">
        <w:t xml:space="preserve">Pekel, J.-F., A. Cottam, N. Gorelick, and A. S. Belward. 2016. High-resolution mapping of global surface water and its long-term changes. Nature </w:t>
      </w:r>
      <w:r w:rsidRPr="001103C0">
        <w:rPr>
          <w:b/>
        </w:rPr>
        <w:t>540</w:t>
      </w:r>
      <w:r w:rsidRPr="001103C0">
        <w:t>:418-422.</w:t>
      </w:r>
    </w:p>
    <w:p w14:paraId="094AD2DD" w14:textId="77777777" w:rsidR="001103C0" w:rsidRPr="001103C0" w:rsidRDefault="001103C0" w:rsidP="001103C0">
      <w:pPr>
        <w:pStyle w:val="EndNoteBibliography"/>
        <w:spacing w:after="0"/>
        <w:ind w:left="720" w:hanging="720"/>
      </w:pPr>
      <w:r w:rsidRPr="001103C0">
        <w:t>R Core Team. 2020. R: A Language and Environment for Statistical Computing. R Foundation for Statistical Computing, Vienna.</w:t>
      </w:r>
    </w:p>
    <w:p w14:paraId="2241B08F" w14:textId="77777777" w:rsidR="001103C0" w:rsidRPr="001103C0" w:rsidRDefault="001103C0" w:rsidP="001103C0">
      <w:pPr>
        <w:pStyle w:val="EndNoteBibliography"/>
        <w:spacing w:after="0"/>
        <w:ind w:left="720" w:hanging="720"/>
      </w:pPr>
      <w:r w:rsidRPr="001103C0">
        <w:t xml:space="preserve">Rock, B., J. Vogelmann, D. Williams, A. Vogelmann, and T. Hoshizaki. 1986. Remote detection of forest damage. BioScience </w:t>
      </w:r>
      <w:r w:rsidRPr="001103C0">
        <w:rPr>
          <w:b/>
        </w:rPr>
        <w:t>36</w:t>
      </w:r>
      <w:r w:rsidRPr="001103C0">
        <w:t>:439-445.</w:t>
      </w:r>
    </w:p>
    <w:p w14:paraId="40AF1D70" w14:textId="77777777" w:rsidR="001103C0" w:rsidRPr="001103C0" w:rsidRDefault="001103C0" w:rsidP="001103C0">
      <w:pPr>
        <w:pStyle w:val="EndNoteBibliography"/>
        <w:spacing w:after="0"/>
        <w:ind w:left="720" w:hanging="720"/>
      </w:pPr>
      <w:r w:rsidRPr="001103C0">
        <w:t xml:space="preserve">Rouse, J., R. Haas, J. Schell, and D. Deering. 1974. Monitoring vegetation systems in the Great Plains with ERTS. NASA special publication </w:t>
      </w:r>
      <w:r w:rsidRPr="001103C0">
        <w:rPr>
          <w:b/>
        </w:rPr>
        <w:t>351</w:t>
      </w:r>
      <w:r w:rsidRPr="001103C0">
        <w:t>:309-317.</w:t>
      </w:r>
    </w:p>
    <w:p w14:paraId="2D391824" w14:textId="77777777" w:rsidR="001103C0" w:rsidRPr="001103C0" w:rsidRDefault="001103C0" w:rsidP="001103C0">
      <w:pPr>
        <w:pStyle w:val="EndNoteBibliography"/>
        <w:spacing w:after="0"/>
        <w:ind w:left="720" w:hanging="720"/>
      </w:pPr>
      <w:r w:rsidRPr="001103C0">
        <w:lastRenderedPageBreak/>
        <w:t xml:space="preserve">Roy, D. P., V. Kovalskyy, H. K. Zhang, E. F. Vermote, L. Yan, S. S. Kumar, and A. Egorov. 2016. Characterization of Landsat-7 to Landsat-8 reflective wavelength and normalized difference vegetation index continuity. Remote Sensing of Environment </w:t>
      </w:r>
      <w:r w:rsidRPr="001103C0">
        <w:rPr>
          <w:b/>
        </w:rPr>
        <w:t>185</w:t>
      </w:r>
      <w:r w:rsidRPr="001103C0">
        <w:t>:57-70.</w:t>
      </w:r>
    </w:p>
    <w:p w14:paraId="4153A5BF" w14:textId="77777777" w:rsidR="001103C0" w:rsidRPr="001103C0" w:rsidRDefault="001103C0" w:rsidP="001103C0">
      <w:pPr>
        <w:pStyle w:val="EndNoteBibliography"/>
        <w:spacing w:after="0"/>
        <w:ind w:left="720" w:hanging="720"/>
      </w:pPr>
      <w:r w:rsidRPr="001103C0">
        <w:t xml:space="preserve">Tucker, C. J. 1979. Red and photographic infrared linear combinations for monitoring vegetation. Remote Sensing of Environment </w:t>
      </w:r>
      <w:r w:rsidRPr="001103C0">
        <w:rPr>
          <w:b/>
        </w:rPr>
        <w:t>8</w:t>
      </w:r>
      <w:r w:rsidRPr="001103C0">
        <w:t>:127-150.</w:t>
      </w:r>
    </w:p>
    <w:p w14:paraId="6B204E94" w14:textId="77777777" w:rsidR="001103C0" w:rsidRPr="001103C0" w:rsidRDefault="001103C0" w:rsidP="001103C0">
      <w:pPr>
        <w:pStyle w:val="EndNoteBibliography"/>
        <w:spacing w:after="0"/>
        <w:ind w:left="720" w:hanging="720"/>
      </w:pPr>
      <w:r w:rsidRPr="001103C0">
        <w:t xml:space="preserve">Verdonen, M., L. T. Berner, B. C. Forbes, and T. Kumpula. 2020. Periglacial vegetation dynamics in Arctic Russia: decadal analysis of tundra regeneration on landslides with time series satellite imagery. Environmental Research Letters </w:t>
      </w:r>
      <w:r w:rsidRPr="001103C0">
        <w:rPr>
          <w:b/>
        </w:rPr>
        <w:t>15</w:t>
      </w:r>
      <w:r w:rsidRPr="001103C0">
        <w:t>:105020.</w:t>
      </w:r>
    </w:p>
    <w:p w14:paraId="5A4B7645" w14:textId="77777777" w:rsidR="001103C0" w:rsidRPr="001103C0" w:rsidRDefault="001103C0" w:rsidP="001103C0">
      <w:pPr>
        <w:pStyle w:val="EndNoteBibliography"/>
        <w:spacing w:after="0"/>
        <w:ind w:left="720" w:hanging="720"/>
      </w:pPr>
      <w:r w:rsidRPr="001103C0">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1103C0">
        <w:rPr>
          <w:b/>
        </w:rPr>
        <w:t>51</w:t>
      </w:r>
      <w:r w:rsidRPr="001103C0">
        <w:t>:1323-1338.</w:t>
      </w:r>
    </w:p>
    <w:p w14:paraId="0C2D4885" w14:textId="77777777" w:rsidR="001103C0" w:rsidRPr="001103C0" w:rsidRDefault="001103C0" w:rsidP="001103C0">
      <w:pPr>
        <w:pStyle w:val="EndNoteBibliography"/>
        <w:spacing w:after="0"/>
        <w:ind w:left="720" w:hanging="720"/>
      </w:pPr>
      <w:r w:rsidRPr="001103C0">
        <w:t xml:space="preserve">Wang, J. A., and M. A. Friedl. 2019. The role of land cover change in Arctic-Boreal greening and browning trends. Environmental Research Letters </w:t>
      </w:r>
      <w:r w:rsidRPr="001103C0">
        <w:rPr>
          <w:b/>
        </w:rPr>
        <w:t>14</w:t>
      </w:r>
      <w:r w:rsidRPr="001103C0">
        <w:t>:125007.</w:t>
      </w:r>
    </w:p>
    <w:p w14:paraId="0C20BE27" w14:textId="77777777" w:rsidR="001103C0" w:rsidRPr="001103C0" w:rsidRDefault="001103C0" w:rsidP="001103C0">
      <w:pPr>
        <w:pStyle w:val="EndNoteBibliography"/>
        <w:spacing w:after="0"/>
        <w:ind w:left="720" w:hanging="720"/>
      </w:pPr>
      <w:r w:rsidRPr="001103C0">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1103C0">
        <w:rPr>
          <w:b/>
        </w:rPr>
        <w:t>320</w:t>
      </w:r>
      <w:r w:rsidRPr="001103C0">
        <w:t>:1011-1011.</w:t>
      </w:r>
    </w:p>
    <w:p w14:paraId="28BB135F" w14:textId="77777777" w:rsidR="001103C0" w:rsidRPr="001103C0" w:rsidRDefault="001103C0" w:rsidP="001103C0">
      <w:pPr>
        <w:pStyle w:val="EndNoteBibliography"/>
        <w:spacing w:after="0"/>
        <w:ind w:left="720" w:hanging="720"/>
      </w:pPr>
      <w:r w:rsidRPr="001103C0">
        <w:t xml:space="preserve">Wright, M. N., and A. Ziegler. 2017. Ranger: a fast implementation of random forests for high dimensional data in C++ and R. Journal of statistical software </w:t>
      </w:r>
      <w:r w:rsidRPr="001103C0">
        <w:rPr>
          <w:b/>
        </w:rPr>
        <w:t>77</w:t>
      </w:r>
      <w:r w:rsidRPr="001103C0">
        <w:t>:1-17.</w:t>
      </w:r>
    </w:p>
    <w:p w14:paraId="7B7B7DD7" w14:textId="77777777" w:rsidR="001103C0" w:rsidRPr="001103C0" w:rsidRDefault="001103C0" w:rsidP="001103C0">
      <w:pPr>
        <w:pStyle w:val="EndNoteBibliography"/>
        <w:spacing w:after="0"/>
        <w:ind w:left="720" w:hanging="720"/>
      </w:pPr>
      <w:r w:rsidRPr="001103C0">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1103C0">
        <w:rPr>
          <w:b/>
        </w:rPr>
        <w:t>225</w:t>
      </w:r>
      <w:r w:rsidRPr="001103C0">
        <w:t>:127-147.</w:t>
      </w:r>
    </w:p>
    <w:p w14:paraId="11341AF9" w14:textId="77777777" w:rsidR="001103C0" w:rsidRPr="001103C0" w:rsidRDefault="001103C0" w:rsidP="001103C0">
      <w:pPr>
        <w:pStyle w:val="EndNoteBibliography"/>
        <w:ind w:left="720" w:hanging="720"/>
      </w:pPr>
      <w:r w:rsidRPr="001103C0">
        <w:t xml:space="preserve">Zhu, Z., S. Wang, and C. E. Woodcock. 2015. Improvement and expansion of the Fmask algorithm: cloud, cloud shadow, and snow detection for Landsats 4–7, 8, and Sentinel 2 images. Remote Sensing of Environment </w:t>
      </w:r>
      <w:r w:rsidRPr="001103C0">
        <w:rPr>
          <w:b/>
        </w:rPr>
        <w:t>159</w:t>
      </w:r>
      <w:r w:rsidRPr="001103C0">
        <w:t>:269-277.</w:t>
      </w:r>
    </w:p>
    <w:p w14:paraId="319B9F96" w14:textId="4B9794CB" w:rsidR="00BE49FA" w:rsidRPr="00BE49FA" w:rsidRDefault="00D8312E" w:rsidP="00C81F1B">
      <w:pPr>
        <w:pStyle w:val="Heading1"/>
      </w:pPr>
      <w:r>
        <w:fldChar w:fldCharType="end"/>
      </w:r>
    </w:p>
    <w:sectPr w:rsidR="00BE49FA" w:rsidRPr="00BE49FA" w:rsidSect="00530265">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kob Johann Assmann" w:date="2022-01-13T14:05:00Z" w:initials="JJA">
    <w:p w14:paraId="65F6532D" w14:textId="215734F3" w:rsidR="001A340C" w:rsidRDefault="001A340C">
      <w:pPr>
        <w:pStyle w:val="CommentText"/>
      </w:pPr>
      <w:r>
        <w:rPr>
          <w:rStyle w:val="CommentReference"/>
        </w:rPr>
        <w:annotationRef/>
      </w:r>
      <w:r>
        <w:t xml:space="preserve">Nice one! I like the abstract. All the key components covered. Small suggestions just to polish it even more. </w:t>
      </w:r>
    </w:p>
  </w:comment>
  <w:comment w:id="3" w:author="Jakob Johann Assmann" w:date="2022-01-13T13:54:00Z" w:initials="JJA">
    <w:p w14:paraId="358DC14A" w14:textId="4099F677" w:rsidR="00E95193" w:rsidRDefault="00E95193">
      <w:pPr>
        <w:pStyle w:val="CommentText"/>
      </w:pPr>
      <w:r>
        <w:rPr>
          <w:rStyle w:val="CommentReference"/>
        </w:rPr>
        <w:annotationRef/>
      </w:r>
      <w:r>
        <w:t xml:space="preserve">I felt like the intro bit of the abstract </w:t>
      </w:r>
      <w:r w:rsidR="00046811">
        <w:t>could perhaps be a bit shorter</w:t>
      </w:r>
      <w:r>
        <w:t>. I would suggest cutting it down by one sentence, so that the third sentence becomes the one stating the problem. One option could be to remove the highlighted bit and rephrase the two remaining sentences as follows:</w:t>
      </w:r>
    </w:p>
    <w:p w14:paraId="56C1078E" w14:textId="24A15AF4" w:rsidR="00E95193" w:rsidRDefault="00E95193">
      <w:pPr>
        <w:pStyle w:val="CommentText"/>
      </w:pPr>
    </w:p>
    <w:p w14:paraId="5D2B1596" w14:textId="5F0446F7" w:rsidR="00E95193" w:rsidRDefault="00E95193">
      <w:pPr>
        <w:pStyle w:val="CommentText"/>
      </w:pPr>
      <w:r>
        <w:t>“</w:t>
      </w:r>
      <w:r w:rsidRPr="00792C3C">
        <w:rPr>
          <w:rFonts w:ascii="Times New Roman" w:hAnsi="Times New Roman" w:cs="Times New Roman"/>
          <w:sz w:val="24"/>
          <w:szCs w:val="24"/>
        </w:rPr>
        <w:t>The Landsat satellite</w:t>
      </w:r>
      <w:r>
        <w:rPr>
          <w:rFonts w:ascii="Times New Roman" w:hAnsi="Times New Roman" w:cs="Times New Roman"/>
          <w:sz w:val="24"/>
          <w:szCs w:val="24"/>
        </w:rPr>
        <w:t>s</w:t>
      </w:r>
      <w:r w:rsidRPr="00792C3C">
        <w:rPr>
          <w:rFonts w:ascii="Times New Roman" w:hAnsi="Times New Roman" w:cs="Times New Roman"/>
          <w:sz w:val="24"/>
          <w:szCs w:val="24"/>
        </w:rPr>
        <w:t xml:space="preserve"> provid</w:t>
      </w:r>
      <w:r>
        <w:rPr>
          <w:rFonts w:ascii="Times New Roman" w:hAnsi="Times New Roman" w:cs="Times New Roman"/>
          <w:sz w:val="24"/>
          <w:szCs w:val="24"/>
        </w:rPr>
        <w:t>e</w:t>
      </w:r>
      <w:r w:rsidRPr="00792C3C">
        <w:rPr>
          <w:rFonts w:ascii="Times New Roman" w:hAnsi="Times New Roman" w:cs="Times New Roman"/>
          <w:sz w:val="24"/>
          <w:szCs w:val="24"/>
        </w:rPr>
        <w:t xml:space="preserve"> near</w:t>
      </w:r>
      <w:r>
        <w:rPr>
          <w:rFonts w:ascii="Times New Roman" w:hAnsi="Times New Roman" w:cs="Times New Roman"/>
          <w:sz w:val="24"/>
          <w:szCs w:val="24"/>
        </w:rPr>
        <w:t>-</w:t>
      </w:r>
      <w:r w:rsidRPr="00792C3C">
        <w:rPr>
          <w:rFonts w:ascii="Times New Roman" w:hAnsi="Times New Roman" w:cs="Times New Roman"/>
          <w:sz w:val="24"/>
          <w:szCs w:val="24"/>
        </w:rPr>
        <w:t>global surface reflectance measurements since the early 1980s</w:t>
      </w:r>
      <w:r>
        <w:rPr>
          <w:rFonts w:ascii="Times New Roman" w:hAnsi="Times New Roman" w:cs="Times New Roman"/>
          <w:sz w:val="24"/>
          <w:szCs w:val="24"/>
        </w:rPr>
        <w:t xml:space="preserve"> and</w:t>
      </w:r>
      <w:r w:rsidR="00046811">
        <w:rPr>
          <w:rFonts w:ascii="Times New Roman" w:hAnsi="Times New Roman" w:cs="Times New Roman"/>
          <w:sz w:val="24"/>
          <w:szCs w:val="24"/>
        </w:rPr>
        <w:t xml:space="preserve"> time-series of</w:t>
      </w:r>
      <w:r>
        <w:rPr>
          <w:rFonts w:ascii="Times New Roman" w:hAnsi="Times New Roman" w:cs="Times New Roman"/>
          <w:sz w:val="24"/>
          <w:szCs w:val="24"/>
        </w:rPr>
        <w:t xml:space="preserve"> </w:t>
      </w:r>
      <w:r w:rsidR="00046811">
        <w:rPr>
          <w:rFonts w:ascii="Times New Roman" w:hAnsi="Times New Roman" w:cs="Times New Roman"/>
          <w:sz w:val="24"/>
          <w:szCs w:val="24"/>
        </w:rPr>
        <w:t>Landsat-</w:t>
      </w:r>
      <w:r w:rsidRPr="00792C3C">
        <w:rPr>
          <w:rFonts w:ascii="Times New Roman" w:hAnsi="Times New Roman" w:cs="Times New Roman"/>
          <w:sz w:val="24"/>
          <w:szCs w:val="24"/>
        </w:rPr>
        <w:t>derive</w:t>
      </w:r>
      <w:r w:rsidR="00046811">
        <w:rPr>
          <w:rFonts w:ascii="Times New Roman" w:hAnsi="Times New Roman" w:cs="Times New Roman"/>
          <w:sz w:val="24"/>
          <w:szCs w:val="24"/>
        </w:rPr>
        <w:t>d</w:t>
      </w:r>
      <w:r w:rsidRPr="00792C3C">
        <w:rPr>
          <w:rFonts w:ascii="Times New Roman" w:hAnsi="Times New Roman" w:cs="Times New Roman"/>
          <w:sz w:val="24"/>
          <w:szCs w:val="24"/>
        </w:rPr>
        <w:t xml:space="preserve"> spectral indices (e.g., NDVI) </w:t>
      </w:r>
      <w:r w:rsidR="00046811">
        <w:rPr>
          <w:rFonts w:ascii="Times New Roman" w:hAnsi="Times New Roman" w:cs="Times New Roman"/>
          <w:sz w:val="24"/>
          <w:szCs w:val="24"/>
        </w:rPr>
        <w:t>have become a cornerstone of remotely-sensed assessments of [</w:t>
      </w:r>
      <w:r>
        <w:rPr>
          <w:rFonts w:ascii="Times New Roman" w:hAnsi="Times New Roman" w:cs="Times New Roman"/>
          <w:sz w:val="24"/>
          <w:szCs w:val="24"/>
        </w:rPr>
        <w:t xml:space="preserve">seasonal </w:t>
      </w:r>
      <w:r w:rsidRPr="00792C3C">
        <w:rPr>
          <w:rFonts w:ascii="Times New Roman" w:hAnsi="Times New Roman" w:cs="Times New Roman"/>
          <w:sz w:val="24"/>
          <w:szCs w:val="24"/>
        </w:rPr>
        <w:t>to multi-decadal</w:t>
      </w:r>
      <w:r w:rsidR="00046811">
        <w:rPr>
          <w:rFonts w:ascii="Times New Roman" w:hAnsi="Times New Roman" w:cs="Times New Roman"/>
          <w:sz w:val="24"/>
          <w:szCs w:val="24"/>
        </w:rPr>
        <w:t>]</w:t>
      </w:r>
      <w:r w:rsidRPr="00792C3C">
        <w:rPr>
          <w:rFonts w:ascii="Times New Roman" w:hAnsi="Times New Roman" w:cs="Times New Roman"/>
          <w:sz w:val="24"/>
          <w:szCs w:val="24"/>
        </w:rPr>
        <w:t xml:space="preserve"> changes in ecosystem biophysical </w:t>
      </w:r>
      <w:r>
        <w:rPr>
          <w:rFonts w:ascii="Times New Roman" w:hAnsi="Times New Roman" w:cs="Times New Roman"/>
          <w:sz w:val="24"/>
          <w:szCs w:val="24"/>
        </w:rPr>
        <w:t xml:space="preserve">properties </w:t>
      </w:r>
      <w:r w:rsidRPr="00792C3C">
        <w:rPr>
          <w:rFonts w:ascii="Times New Roman" w:hAnsi="Times New Roman" w:cs="Times New Roman"/>
          <w:sz w:val="24"/>
          <w:szCs w:val="24"/>
        </w:rPr>
        <w:t>such as vegetation greenness.</w:t>
      </w:r>
      <w:r>
        <w:rPr>
          <w:rFonts w:ascii="Times New Roman" w:hAnsi="Times New Roman" w:cs="Times New Roman"/>
          <w:sz w:val="24"/>
          <w:szCs w:val="24"/>
        </w:rPr>
        <w:t>”</w:t>
      </w:r>
    </w:p>
    <w:p w14:paraId="139FE625" w14:textId="664C5D28" w:rsidR="00E95193" w:rsidRDefault="00E95193">
      <w:pPr>
        <w:pStyle w:val="CommentText"/>
      </w:pPr>
    </w:p>
    <w:p w14:paraId="1A9EA5A5" w14:textId="10763AAC" w:rsidR="00046811" w:rsidRDefault="00046811">
      <w:pPr>
        <w:pStyle w:val="CommentText"/>
      </w:pPr>
      <w:r>
        <w:t>"seasonal to multi-decadal” could be replaced with “temporal” to save some words</w:t>
      </w:r>
      <w:r w:rsidR="001A340C">
        <w:t>, or just “multi-decadal” as we only refer to that in the next sentence?</w:t>
      </w:r>
    </w:p>
    <w:p w14:paraId="0C43D9EC" w14:textId="77777777" w:rsidR="00046811" w:rsidRDefault="00046811">
      <w:pPr>
        <w:pStyle w:val="CommentText"/>
      </w:pPr>
    </w:p>
    <w:p w14:paraId="1A54B4BB" w14:textId="1074AAB0" w:rsidR="00046811" w:rsidRDefault="00046811">
      <w:pPr>
        <w:pStyle w:val="CommentText"/>
      </w:pPr>
      <w:r>
        <w:t xml:space="preserve">But it does not bother me a lot, so happy to leave it like it is if you would prefer as it is also. </w:t>
      </w:r>
      <w:r>
        <w:sym w:font="Wingdings" w:char="F04A"/>
      </w:r>
    </w:p>
  </w:comment>
  <w:comment w:id="6" w:author="Jakob Johann Assmann" w:date="2022-01-13T13:45:00Z" w:initials="JJA">
    <w:p w14:paraId="69705B71" w14:textId="77777777" w:rsidR="003C73CA" w:rsidRDefault="003C73CA">
      <w:pPr>
        <w:pStyle w:val="CommentText"/>
      </w:pPr>
      <w:r>
        <w:rPr>
          <w:rStyle w:val="CommentReference"/>
        </w:rPr>
        <w:annotationRef/>
      </w:r>
      <w:r>
        <w:t xml:space="preserve">I think this might need unpacking a bit more. Without previous knowledge the reader might not now that there are differences between the Landsat sensors that could impact the quality of the data. </w:t>
      </w:r>
    </w:p>
    <w:p w14:paraId="06F8CF10" w14:textId="77777777" w:rsidR="003C73CA" w:rsidRDefault="003C73CA">
      <w:pPr>
        <w:pStyle w:val="CommentText"/>
      </w:pPr>
    </w:p>
    <w:p w14:paraId="625FF55E" w14:textId="4E460072" w:rsidR="003C73CA" w:rsidRDefault="003C73CA">
      <w:pPr>
        <w:pStyle w:val="CommentText"/>
      </w:pPr>
      <w:r>
        <w:t xml:space="preserve">Perhaps this could be rephrased to: “[…], as well as challenges with cross-calibration of </w:t>
      </w:r>
      <w:r w:rsidR="00030ECE">
        <w:t>the different generations of Landsat sensors and […]” – or something along those lines?</w:t>
      </w:r>
    </w:p>
  </w:comment>
  <w:comment w:id="11" w:author="Jakob Johann Assmann" w:date="2022-01-13T13:48:00Z" w:initials="JJA">
    <w:p w14:paraId="77ABAE21" w14:textId="00933C7F" w:rsidR="00030ECE" w:rsidRDefault="00030ECE">
      <w:pPr>
        <w:pStyle w:val="CommentText"/>
      </w:pPr>
      <w:r>
        <w:rPr>
          <w:rStyle w:val="CommentReference"/>
        </w:rPr>
        <w:annotationRef/>
      </w:r>
      <w:r>
        <w:t>Could we be more specific here? What are those other aspects? Or perhaps just omit point 4 here?</w:t>
      </w:r>
    </w:p>
  </w:comment>
  <w:comment w:id="14" w:author="Logan Berner" w:date="2021-09-08T18:59:00Z" w:initials="LB">
    <w:p w14:paraId="49D52033" w14:textId="4FA25E85" w:rsidR="00142AEA" w:rsidRDefault="00142AEA">
      <w:pPr>
        <w:pStyle w:val="CommentText"/>
      </w:pPr>
      <w:r>
        <w:rPr>
          <w:rFonts w:ascii="Georgia" w:hAnsi="Georgia" w:cs="Times New Roman"/>
          <w:sz w:val="28"/>
          <w:szCs w:val="28"/>
        </w:rPr>
        <w:t>“</w:t>
      </w:r>
      <w:r>
        <w:rPr>
          <w:rStyle w:val="CommentReference"/>
        </w:rPr>
        <w:annotationRef/>
      </w:r>
      <w:r w:rsidRPr="00F751FB">
        <w:rPr>
          <w:rFonts w:ascii="Georgia" w:hAnsi="Georgia" w:cs="Times New Roman"/>
          <w:sz w:val="28"/>
          <w:szCs w:val="28"/>
        </w:rPr>
        <w:t>The SN should clearly describe the relationship of the software to existing software in the field. Does it supplement, supercede, or compete with existing software packages? What new features does it provide to users (e.g., a coherent analytical framework, novel functions or methods, increases in speed and stability)? If the software is part of a modular system (e.g., R, Python, Julia, Matlab packages), it should describe which packages (and their versions) are used by the software, what functionality is used from them, and the specific contribution of the package. Imported packages, and their versions, should be cited using the appropriate references.</w:t>
      </w:r>
      <w:r>
        <w:rPr>
          <w:rFonts w:ascii="Georgia" w:hAnsi="Georgia" w:cs="Times New Roman"/>
          <w:sz w:val="28"/>
          <w:szCs w:val="28"/>
        </w:rPr>
        <w:t>”</w:t>
      </w:r>
    </w:p>
  </w:comment>
  <w:comment w:id="15" w:author="Jakob Johann Assmann" w:date="2022-01-13T14:07:00Z" w:initials="JJA">
    <w:p w14:paraId="3EF6BCBD" w14:textId="7B8FE62E" w:rsidR="001A340C" w:rsidRDefault="001A340C">
      <w:pPr>
        <w:pStyle w:val="CommentText"/>
      </w:pPr>
      <w:r>
        <w:rPr>
          <w:rStyle w:val="CommentReference"/>
        </w:rPr>
        <w:annotationRef/>
      </w:r>
      <w:r>
        <w:t>Convention to omit the hyphen here?</w:t>
      </w:r>
    </w:p>
  </w:comment>
  <w:comment w:id="16" w:author="Jakob Johann Assmann" w:date="2022-01-13T14:07:00Z" w:initials="JJA">
    <w:p w14:paraId="20CD4372" w14:textId="3603EE09" w:rsidR="001A340C" w:rsidRDefault="001A340C">
      <w:pPr>
        <w:pStyle w:val="CommentText"/>
      </w:pPr>
      <w:r>
        <w:rPr>
          <w:rStyle w:val="CommentReference"/>
        </w:rPr>
        <w:annotationRef/>
      </w:r>
      <w:r>
        <w:t>Has become?</w:t>
      </w:r>
    </w:p>
  </w:comment>
  <w:comment w:id="17" w:author="Jakob Johann Assmann" w:date="2022-01-13T14:08:00Z" w:initials="JJA">
    <w:p w14:paraId="74C4EC9D" w14:textId="1D4B475C" w:rsidR="001A340C" w:rsidRDefault="001A340C">
      <w:pPr>
        <w:pStyle w:val="CommentText"/>
      </w:pPr>
      <w:r>
        <w:rPr>
          <w:rStyle w:val="CommentReference"/>
        </w:rPr>
        <w:annotationRef/>
      </w:r>
      <w:r>
        <w:rPr>
          <w:rStyle w:val="CommentReference"/>
        </w:rPr>
        <w:t>As far as I understood it is Google who has taken the imitative to mirror the USGS archives onto its servers, but I might be mistaken there and you might have more detailed insights there.</w:t>
      </w:r>
    </w:p>
  </w:comment>
  <w:comment w:id="24" w:author="Jakob Johann Assmann" w:date="2022-01-13T14:14:00Z" w:initials="JJA">
    <w:p w14:paraId="0C3D1EDF" w14:textId="27C3EF2A" w:rsidR="00F766A1" w:rsidRDefault="00F766A1">
      <w:pPr>
        <w:pStyle w:val="CommentText"/>
      </w:pPr>
      <w:r>
        <w:rPr>
          <w:rStyle w:val="CommentReference"/>
        </w:rPr>
        <w:annotationRef/>
      </w:r>
      <w:r>
        <w:t>“are related to”?</w:t>
      </w:r>
    </w:p>
  </w:comment>
  <w:comment w:id="27" w:author="Jakob Johann Assmann" w:date="2022-01-13T14:19:00Z" w:initials="JJA">
    <w:p w14:paraId="4A66E61F" w14:textId="71EAED80" w:rsidR="00C1090E" w:rsidRDefault="00C1090E">
      <w:pPr>
        <w:pStyle w:val="CommentText"/>
      </w:pPr>
      <w:r>
        <w:rPr>
          <w:rStyle w:val="CommentReference"/>
        </w:rPr>
        <w:annotationRef/>
      </w:r>
      <w:r>
        <w:t>Could be a non-native English speaker issue, but I find something is incomplete without the definite articles here…?</w:t>
      </w:r>
    </w:p>
  </w:comment>
  <w:comment w:id="54" w:author="Jakob Johann Assmann" w:date="2022-01-13T14:28:00Z" w:initials="JJA">
    <w:p w14:paraId="47CB1276" w14:textId="408163D0" w:rsidR="007D4573" w:rsidRDefault="007D4573">
      <w:pPr>
        <w:pStyle w:val="CommentText"/>
      </w:pPr>
      <w:r>
        <w:rPr>
          <w:rStyle w:val="CommentReference"/>
        </w:rPr>
        <w:annotationRef/>
      </w:r>
      <w:r>
        <w:t>Kinda implicit that these studies used Landsat data?</w:t>
      </w:r>
    </w:p>
  </w:comment>
  <w:comment w:id="60" w:author="Jakob Johann Assmann" w:date="2022-01-13T14:29:00Z" w:initials="JJA">
    <w:p w14:paraId="285A7D1F" w14:textId="7DD8D4F3" w:rsidR="007D4573" w:rsidRDefault="007D4573">
      <w:pPr>
        <w:pStyle w:val="CommentText"/>
      </w:pPr>
      <w:r>
        <w:rPr>
          <w:rStyle w:val="CommentReference"/>
        </w:rPr>
        <w:annotationRef/>
      </w:r>
      <w:r>
        <w:t xml:space="preserve">Could </w:t>
      </w:r>
      <w:r w:rsidR="002B7D02">
        <w:t xml:space="preserve">perhaps be </w:t>
      </w:r>
      <w:r>
        <w:t>omitted</w:t>
      </w:r>
      <w:r w:rsidR="002B7D02">
        <w:t xml:space="preserve"> as we would suspect that the audience knows this?</w:t>
      </w:r>
    </w:p>
  </w:comment>
  <w:comment w:id="61" w:author="Jakob Johann Assmann" w:date="2022-01-13T14:33:00Z" w:initials="JJA">
    <w:p w14:paraId="122267FF" w14:textId="77777777" w:rsidR="002B7D02" w:rsidRDefault="002B7D02">
      <w:pPr>
        <w:pStyle w:val="CommentText"/>
      </w:pPr>
      <w:r>
        <w:rPr>
          <w:rStyle w:val="CommentReference"/>
        </w:rPr>
        <w:annotationRef/>
      </w:r>
      <w:r>
        <w:t>Reading the sentence for the first time, I was wondering whether it would be good to provide a statement here how lsatTS differs from them. Reading the first sentence of the next paragraph this becomes apparent. However, it could be worth adding something to make the argument clear to the reader here. For example:</w:t>
      </w:r>
    </w:p>
    <w:p w14:paraId="01CBFA51" w14:textId="77777777" w:rsidR="002B7D02" w:rsidRDefault="002B7D02">
      <w:pPr>
        <w:pStyle w:val="CommentText"/>
      </w:pPr>
    </w:p>
    <w:p w14:paraId="078BD165" w14:textId="7902D961" w:rsidR="002B7D02" w:rsidRDefault="002B7D02">
      <w:pPr>
        <w:pStyle w:val="CommentText"/>
      </w:pPr>
      <w:r>
        <w:t xml:space="preserve">“[…] </w:t>
      </w:r>
      <w:r>
        <w:rPr>
          <w:rFonts w:ascii="Times New Roman" w:hAnsi="Times New Roman" w:cs="Times New Roman"/>
          <w:sz w:val="24"/>
          <w:szCs w:val="24"/>
        </w:rPr>
        <w:t xml:space="preserve">from the functionality provided by </w:t>
      </w:r>
      <w:r>
        <w:rPr>
          <w:rFonts w:ascii="Times New Roman" w:hAnsi="Times New Roman" w:cs="Times New Roman"/>
          <w:i/>
          <w:iCs/>
          <w:sz w:val="24"/>
          <w:szCs w:val="24"/>
        </w:rPr>
        <w:t>lsatTS</w:t>
      </w:r>
      <w:r>
        <w:rPr>
          <w:rStyle w:val="CommentReference"/>
        </w:rPr>
        <w:annotationRef/>
      </w:r>
      <w:r>
        <w:rPr>
          <w:rFonts w:ascii="Times New Roman" w:hAnsi="Times New Roman" w:cs="Times New Roman"/>
          <w:sz w:val="24"/>
          <w:szCs w:val="24"/>
        </w:rPr>
        <w:t>, which is geared towards time-series analysis.</w:t>
      </w:r>
      <w:r>
        <w:t>”</w:t>
      </w:r>
    </w:p>
  </w:comment>
  <w:comment w:id="62" w:author="Jakob Johann Assmann" w:date="2021-09-16T10:11:00Z" w:initials="JJA">
    <w:p w14:paraId="5A04EDDF" w14:textId="2FC43F8A" w:rsidR="00142AEA" w:rsidRDefault="00142AEA">
      <w:pPr>
        <w:pStyle w:val="CommentText"/>
      </w:pPr>
      <w:r>
        <w:rPr>
          <w:rStyle w:val="CommentReference"/>
        </w:rPr>
        <w:annotationRef/>
      </w:r>
      <w:r>
        <w:t>The dois for C2 are:</w:t>
      </w:r>
    </w:p>
    <w:p w14:paraId="7C1C4F2D" w14:textId="77777777" w:rsidR="00142AEA" w:rsidRDefault="00142AEA">
      <w:pPr>
        <w:pStyle w:val="CommentText"/>
      </w:pPr>
    </w:p>
    <w:p w14:paraId="2CF959BA" w14:textId="77777777" w:rsidR="00142AEA" w:rsidRPr="008D37EB" w:rsidRDefault="00142AEA"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142AEA" w:rsidRPr="008D37EB" w:rsidRDefault="00142AEA"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142AEA" w:rsidRDefault="00142AEA" w:rsidP="008D37EB">
      <w:r w:rsidRPr="008D37EB">
        <w:rPr>
          <w:lang w:val="en-GB"/>
        </w:rPr>
        <w:t xml:space="preserve">Landsat 8/9: </w:t>
      </w:r>
      <w:hyperlink r:id="rId3" w:tgtFrame="_blank" w:history="1">
        <w:r>
          <w:rPr>
            <w:rStyle w:val="Hyperlink"/>
          </w:rPr>
          <w:t>doi.org/10.5066/P9OGBGM6</w:t>
        </w:r>
      </w:hyperlink>
      <w:r>
        <w:t> </w:t>
      </w:r>
    </w:p>
    <w:p w14:paraId="4B846D2F" w14:textId="142B39FE" w:rsidR="00142AEA" w:rsidRPr="008D37EB" w:rsidRDefault="00142AEA">
      <w:pPr>
        <w:pStyle w:val="CommentText"/>
        <w:rPr>
          <w:lang w:val="en-GB"/>
        </w:rPr>
      </w:pPr>
    </w:p>
  </w:comment>
  <w:comment w:id="69" w:author="Jakob Johann Assmann" w:date="2022-01-13T14:39:00Z" w:initials="JJA">
    <w:p w14:paraId="4F942690" w14:textId="77777777" w:rsidR="004A23E6" w:rsidRDefault="004A23E6">
      <w:pPr>
        <w:pStyle w:val="CommentText"/>
      </w:pPr>
      <w:r>
        <w:rPr>
          <w:rStyle w:val="CommentReference"/>
        </w:rPr>
        <w:annotationRef/>
      </w:r>
      <w:r>
        <w:t>… such as?</w:t>
      </w:r>
    </w:p>
    <w:p w14:paraId="556FE7AF" w14:textId="77777777" w:rsidR="004A23E6" w:rsidRDefault="004A23E6">
      <w:pPr>
        <w:pStyle w:val="CommentText"/>
      </w:pPr>
    </w:p>
    <w:p w14:paraId="64896920" w14:textId="44AD7E0A" w:rsidR="004A23E6" w:rsidRDefault="004A23E6">
      <w:pPr>
        <w:pStyle w:val="CommentText"/>
      </w:pPr>
      <w:r>
        <w:t>Perhaps worth being a bit more specific here?!</w:t>
      </w:r>
    </w:p>
  </w:comment>
  <w:comment w:id="70" w:author="Jakob Johann Assmann" w:date="2022-01-13T14:41:00Z" w:initials="JJA">
    <w:p w14:paraId="53499B50" w14:textId="521D27E2" w:rsidR="004A23E6" w:rsidRDefault="004A23E6">
      <w:pPr>
        <w:pStyle w:val="CommentText"/>
      </w:pPr>
      <w:r>
        <w:rPr>
          <w:rStyle w:val="CommentReference"/>
        </w:rPr>
        <w:annotationRef/>
      </w:r>
      <w:r>
        <w:t>I was not quite sure I could follow, perhaps this could do with a bit more clarification. I had a go at it, but not sure that captures the sentiment of the statement that you had in mind!</w:t>
      </w:r>
    </w:p>
  </w:comment>
  <w:comment w:id="101" w:author="Jakob Johann Assmann" w:date="2022-01-13T15:24:00Z" w:initials="JJA">
    <w:p w14:paraId="14083DDB" w14:textId="67E07F57" w:rsidR="000E494E" w:rsidRDefault="000E494E">
      <w:pPr>
        <w:pStyle w:val="CommentText"/>
      </w:pPr>
      <w:r>
        <w:rPr>
          <w:rStyle w:val="CommentReference"/>
        </w:rPr>
        <w:annotationRef/>
      </w:r>
      <w:r>
        <w:t xml:space="preserve">I think we need to list and cite those somewhere. See requirement for software not you commented on above, but also to credit all the people who have put the hard work in writing those packages that we build upon.  </w:t>
      </w:r>
    </w:p>
  </w:comment>
  <w:comment w:id="113" w:author="Jakob Johann Assmann" w:date="2022-01-13T15:42:00Z" w:initials="JJA">
    <w:p w14:paraId="68730C1E" w14:textId="67272203" w:rsidR="00993BF9" w:rsidRDefault="00993BF9">
      <w:pPr>
        <w:pStyle w:val="CommentText"/>
      </w:pPr>
      <w:r>
        <w:rPr>
          <w:rStyle w:val="CommentReference"/>
        </w:rPr>
        <w:annotationRef/>
      </w:r>
      <w:r>
        <w:t>Note to self: add citations here!</w:t>
      </w:r>
    </w:p>
  </w:comment>
  <w:comment w:id="119" w:author="Logan Berner [2]" w:date="2021-11-23T23:26:00Z" w:initials="LB">
    <w:p w14:paraId="4A7C5EE8" w14:textId="5EC16A50" w:rsidR="00142AEA" w:rsidRDefault="00142AEA">
      <w:pPr>
        <w:pStyle w:val="CommentText"/>
      </w:pPr>
      <w:r>
        <w:rPr>
          <w:rStyle w:val="CommentReference"/>
        </w:rPr>
        <w:annotationRef/>
      </w:r>
      <w:r>
        <w:t xml:space="preserve">@ Jakob – please add more details or revise this section as needed. </w:t>
      </w:r>
    </w:p>
  </w:comment>
  <w:comment w:id="234" w:author="Logan Berner" w:date="2021-09-08T19:01:00Z" w:initials="LB">
    <w:p w14:paraId="345E6409" w14:textId="1900469C" w:rsidR="00142AEA" w:rsidRDefault="00142AEA" w:rsidP="00E85BA8">
      <w:pPr>
        <w:pStyle w:val="NoSpacing"/>
      </w:pPr>
      <w:r>
        <w:rPr>
          <w:rFonts w:ascii="Georgia" w:hAnsi="Georgia" w:cs="Times New Roman"/>
          <w:sz w:val="28"/>
          <w:szCs w:val="28"/>
        </w:rPr>
        <w:t>“</w:t>
      </w: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r>
        <w:rPr>
          <w:rFonts w:ascii="Georgia" w:hAnsi="Georgia" w:cs="Times New Roman"/>
          <w:sz w:val="28"/>
          <w:szCs w:val="28"/>
        </w:rPr>
        <w:t>”</w:t>
      </w:r>
    </w:p>
  </w:comment>
  <w:comment w:id="235" w:author="Logan Berner [2]" w:date="2021-11-18T22:33:00Z" w:initials="LB">
    <w:p w14:paraId="1BADF106" w14:textId="01ADBC6E" w:rsidR="00142AEA" w:rsidRDefault="00142AEA">
      <w:pPr>
        <w:pStyle w:val="CommentText"/>
      </w:pPr>
      <w:r>
        <w:rPr>
          <w:rStyle w:val="CommentReference"/>
        </w:rPr>
        <w:annotationRef/>
      </w:r>
      <w:r>
        <w:t xml:space="preserve">Jakob – please add a sentence or two describing this area. </w:t>
      </w:r>
    </w:p>
  </w:comment>
  <w:comment w:id="236" w:author="Logan Berner" w:date="2021-11-23T18:48:00Z" w:initials="LB">
    <w:p w14:paraId="1C5026FD" w14:textId="12DEEEC4" w:rsidR="00142AEA" w:rsidRDefault="00142AEA">
      <w:pPr>
        <w:pStyle w:val="CommentText"/>
      </w:pPr>
      <w:r>
        <w:rPr>
          <w:rStyle w:val="CommentReference"/>
        </w:rPr>
        <w:annotationRef/>
      </w:r>
      <w:r>
        <w:t>Figure out how to cite</w:t>
      </w:r>
    </w:p>
  </w:comment>
  <w:comment w:id="237" w:author="Logan Berner [2]" w:date="2021-12-02T00:00:00Z" w:initials="LB">
    <w:p w14:paraId="20E40DA4" w14:textId="799B2024" w:rsidR="00142AEA" w:rsidRPr="00EB7B05" w:rsidRDefault="00142AEA" w:rsidP="00EB7B05">
      <w:pPr>
        <w:pStyle w:val="NoSpacing"/>
        <w:rPr>
          <w:rFonts w:ascii="Times New Roman" w:hAnsi="Times New Roman" w:cs="Times New Roman"/>
          <w:sz w:val="24"/>
          <w:szCs w:val="24"/>
        </w:rPr>
      </w:pPr>
      <w:r w:rsidRPr="00EB7B05">
        <w:rPr>
          <w:rFonts w:ascii="Times New Roman" w:hAnsi="Times New Roman" w:cs="Times New Roman"/>
          <w:sz w:val="24"/>
          <w:szCs w:val="24"/>
        </w:rPr>
        <w:t>An option</w:t>
      </w:r>
      <w:r>
        <w:rPr>
          <w:rFonts w:ascii="Times New Roman" w:hAnsi="Times New Roman" w:cs="Times New Roman"/>
          <w:sz w:val="24"/>
          <w:szCs w:val="24"/>
        </w:rPr>
        <w:t xml:space="preserve"> to download files straight from Google Drive… </w:t>
      </w:r>
    </w:p>
    <w:p w14:paraId="68C17198" w14:textId="77777777" w:rsidR="00142AEA" w:rsidRDefault="00142AEA" w:rsidP="00EB7B05">
      <w:pPr>
        <w:pStyle w:val="NoSpacing"/>
        <w:rPr>
          <w:rFonts w:ascii="Times New Roman" w:hAnsi="Times New Roman" w:cs="Times New Roman"/>
          <w:i/>
          <w:iCs/>
          <w:sz w:val="24"/>
          <w:szCs w:val="24"/>
        </w:rPr>
      </w:pPr>
    </w:p>
    <w:p w14:paraId="7B7A8A2A" w14:textId="67EC212C" w:rsidR="00142AEA" w:rsidRPr="00EF2C33" w:rsidRDefault="00142AEA" w:rsidP="00EB7B05">
      <w:pPr>
        <w:pStyle w:val="NoSpacing"/>
        <w:rPr>
          <w:rFonts w:ascii="Times New Roman" w:hAnsi="Times New Roman" w:cs="Times New Roman"/>
          <w:i/>
          <w:iCs/>
          <w:sz w:val="24"/>
          <w:szCs w:val="24"/>
        </w:rPr>
      </w:pPr>
      <w:r>
        <w:rPr>
          <w:rStyle w:val="CommentReference"/>
        </w:rPr>
        <w:annotationRef/>
      </w:r>
      <w:r w:rsidRPr="00EF2C33">
        <w:rPr>
          <w:rFonts w:ascii="Times New Roman" w:hAnsi="Times New Roman" w:cs="Times New Roman"/>
          <w:i/>
          <w:iCs/>
          <w:sz w:val="24"/>
          <w:szCs w:val="24"/>
        </w:rPr>
        <w:t xml:space="preserve"># Download </w:t>
      </w:r>
      <w:r>
        <w:rPr>
          <w:rFonts w:ascii="Times New Roman" w:hAnsi="Times New Roman" w:cs="Times New Roman"/>
          <w:i/>
          <w:iCs/>
          <w:sz w:val="24"/>
          <w:szCs w:val="24"/>
        </w:rPr>
        <w:t>data files from Google Drive to local computer</w:t>
      </w:r>
    </w:p>
    <w:p w14:paraId="27135B7B" w14:textId="77777777" w:rsidR="00142AEA" w:rsidRPr="006F1DE6" w:rsidRDefault="00142AEA" w:rsidP="00EB7B05">
      <w:pPr>
        <w:pStyle w:val="NoSpacing"/>
        <w:rPr>
          <w:rFonts w:ascii="Consolas" w:hAnsi="Consolas" w:cs="Times New Roman"/>
          <w:sz w:val="20"/>
          <w:szCs w:val="20"/>
          <w:lang w:val="da-DK"/>
        </w:rPr>
      </w:pPr>
      <w:r w:rsidRPr="006F1DE6">
        <w:rPr>
          <w:rFonts w:ascii="Consolas" w:hAnsi="Consolas" w:cs="Times New Roman"/>
          <w:sz w:val="20"/>
          <w:szCs w:val="20"/>
          <w:lang w:val="da-DK"/>
        </w:rPr>
        <w:t>folder.url &lt;- "https://drive.google.com/drive/u/0/folders/1m5j1CdLIX8Tb3LgoxUDz-MDgR_tpvA0E"</w:t>
      </w:r>
    </w:p>
    <w:p w14:paraId="2CA938A7"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older &lt;- drive_get(as_id(folder.url))</w:t>
      </w:r>
    </w:p>
    <w:p w14:paraId="72EF36A2"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iles &lt;- drive_ls(folder, type = "csv")</w:t>
      </w:r>
    </w:p>
    <w:p w14:paraId="5E0FC82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mkdirs('output/lsat_exports/')</w:t>
      </w:r>
    </w:p>
    <w:p w14:paraId="1E7D8DC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or (i in 1:nrow(files)){</w:t>
      </w:r>
    </w:p>
    <w:p w14:paraId="51B3F0F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  drive_download(file = as_id(files$id[i]), path = paste0('output/lsat_exports/',files$name[i]))</w:t>
      </w:r>
    </w:p>
    <w:p w14:paraId="7F2F207E"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w:t>
      </w:r>
    </w:p>
    <w:p w14:paraId="3E85E431" w14:textId="4DFE84E6" w:rsidR="00142AEA" w:rsidRDefault="00142AEA">
      <w:pPr>
        <w:pStyle w:val="CommentText"/>
      </w:pPr>
    </w:p>
  </w:comment>
  <w:comment w:id="238" w:author="Logan Berner [2]" w:date="2021-12-17T14:45:00Z" w:initials="LB">
    <w:p w14:paraId="42A9E22B" w14:textId="3D3A1FAD" w:rsidR="00BF70E1" w:rsidRDefault="00BF70E1">
      <w:pPr>
        <w:pStyle w:val="CommentText"/>
      </w:pPr>
      <w:r>
        <w:t>@</w:t>
      </w:r>
      <w:r>
        <w:rPr>
          <w:rStyle w:val="CommentReference"/>
        </w:rPr>
        <w:annotationRef/>
      </w:r>
      <w:r>
        <w:t>Jakob and Signe – Any that you’d like to add</w:t>
      </w:r>
      <w:r w:rsidR="00A21146">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F6532D" w15:done="0"/>
  <w15:commentEx w15:paraId="1A54B4BB" w15:done="0"/>
  <w15:commentEx w15:paraId="625FF55E" w15:done="0"/>
  <w15:commentEx w15:paraId="77ABAE21" w15:done="0"/>
  <w15:commentEx w15:paraId="49D52033" w15:done="0"/>
  <w15:commentEx w15:paraId="3EF6BCBD" w15:done="0"/>
  <w15:commentEx w15:paraId="20CD4372" w15:done="0"/>
  <w15:commentEx w15:paraId="74C4EC9D" w15:done="0"/>
  <w15:commentEx w15:paraId="0C3D1EDF" w15:done="0"/>
  <w15:commentEx w15:paraId="4A66E61F" w15:done="0"/>
  <w15:commentEx w15:paraId="47CB1276" w15:done="0"/>
  <w15:commentEx w15:paraId="285A7D1F" w15:done="0"/>
  <w15:commentEx w15:paraId="078BD165" w15:done="0"/>
  <w15:commentEx w15:paraId="4B846D2F" w15:done="0"/>
  <w15:commentEx w15:paraId="64896920" w15:done="0"/>
  <w15:commentEx w15:paraId="53499B50" w15:done="0"/>
  <w15:commentEx w15:paraId="14083DDB" w15:done="0"/>
  <w15:commentEx w15:paraId="68730C1E" w15:done="0"/>
  <w15:commentEx w15:paraId="4A7C5EE8" w15:done="0"/>
  <w15:commentEx w15:paraId="345E6409" w15:done="0"/>
  <w15:commentEx w15:paraId="1BADF106" w15:done="0"/>
  <w15:commentEx w15:paraId="1C5026FD" w15:done="0"/>
  <w15:commentEx w15:paraId="3E85E431" w15:done="0"/>
  <w15:commentEx w15:paraId="42A9E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029" w16cex:dateUtc="2022-01-13T14:05:00Z"/>
  <w16cex:commentExtensible w16cex:durableId="258AAD9D" w16cex:dateUtc="2022-01-13T13:54:00Z"/>
  <w16cex:commentExtensible w16cex:durableId="258AAB8A" w16cex:dateUtc="2022-01-13T13:45:00Z"/>
  <w16cex:commentExtensible w16cex:durableId="258AAC11" w16cex:dateUtc="2022-01-13T13:48:00Z"/>
  <w16cex:commentExtensible w16cex:durableId="24E31600" w16cex:dateUtc="2021-09-08T17:59:00Z"/>
  <w16cex:commentExtensible w16cex:durableId="258AB085" w16cex:dateUtc="2022-01-13T14:07:00Z"/>
  <w16cex:commentExtensible w16cex:durableId="258AB0A4" w16cex:dateUtc="2022-01-13T14:07:00Z"/>
  <w16cex:commentExtensible w16cex:durableId="258AB0D9" w16cex:dateUtc="2022-01-13T14:08:00Z"/>
  <w16cex:commentExtensible w16cex:durableId="258AB248" w16cex:dateUtc="2022-01-13T14:14:00Z"/>
  <w16cex:commentExtensible w16cex:durableId="258AB38A" w16cex:dateUtc="2022-01-13T14:19:00Z"/>
  <w16cex:commentExtensible w16cex:durableId="258AB580" w16cex:dateUtc="2022-01-13T14:28:00Z"/>
  <w16cex:commentExtensible w16cex:durableId="258AB5DD" w16cex:dateUtc="2022-01-13T14:29:00Z"/>
  <w16cex:commentExtensible w16cex:durableId="258AB6B7" w16cex:dateUtc="2022-01-13T14:33:00Z"/>
  <w16cex:commentExtensible w16cex:durableId="24EDA4D0" w16cex:dateUtc="2021-09-16T09:11:00Z"/>
  <w16cex:commentExtensible w16cex:durableId="258AB80B" w16cex:dateUtc="2022-01-13T14:39:00Z"/>
  <w16cex:commentExtensible w16cex:durableId="258AB888" w16cex:dateUtc="2022-01-13T14:41:00Z"/>
  <w16cex:commentExtensible w16cex:durableId="258AC2B1" w16cex:dateUtc="2022-01-13T15:24:00Z"/>
  <w16cex:commentExtensible w16cex:durableId="258AC700" w16cex:dateUtc="2022-01-13T15:42:00Z"/>
  <w16cex:commentExtensible w16cex:durableId="254794D0" w16cex:dateUtc="2021-11-23T23:26:00Z"/>
  <w16cex:commentExtensible w16cex:durableId="24E31670" w16cex:dateUtc="2021-09-08T18:01:00Z"/>
  <w16cex:commentExtensible w16cex:durableId="2540F0C3" w16cex:dateUtc="2021-11-18T22:33:00Z"/>
  <w16cex:commentExtensible w16cex:durableId="25475385" w16cex:dateUtc="2021-11-23T18:48:00Z"/>
  <w16cex:commentExtensible w16cex:durableId="255228C1" w16cex:dateUtc="2021-12-02T00:00:00Z"/>
  <w16cex:commentExtensible w16cex:durableId="2566BE91" w16cex:dateUtc="2021-12-1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F6532D" w16cid:durableId="258AB029"/>
  <w16cid:commentId w16cid:paraId="1A54B4BB" w16cid:durableId="258AAD9D"/>
  <w16cid:commentId w16cid:paraId="625FF55E" w16cid:durableId="258AAB8A"/>
  <w16cid:commentId w16cid:paraId="77ABAE21" w16cid:durableId="258AAC11"/>
  <w16cid:commentId w16cid:paraId="49D52033" w16cid:durableId="24E31600"/>
  <w16cid:commentId w16cid:paraId="3EF6BCBD" w16cid:durableId="258AB085"/>
  <w16cid:commentId w16cid:paraId="20CD4372" w16cid:durableId="258AB0A4"/>
  <w16cid:commentId w16cid:paraId="74C4EC9D" w16cid:durableId="258AB0D9"/>
  <w16cid:commentId w16cid:paraId="0C3D1EDF" w16cid:durableId="258AB248"/>
  <w16cid:commentId w16cid:paraId="4A66E61F" w16cid:durableId="258AB38A"/>
  <w16cid:commentId w16cid:paraId="47CB1276" w16cid:durableId="258AB580"/>
  <w16cid:commentId w16cid:paraId="285A7D1F" w16cid:durableId="258AB5DD"/>
  <w16cid:commentId w16cid:paraId="078BD165" w16cid:durableId="258AB6B7"/>
  <w16cid:commentId w16cid:paraId="4B846D2F" w16cid:durableId="24EDA4D0"/>
  <w16cid:commentId w16cid:paraId="64896920" w16cid:durableId="258AB80B"/>
  <w16cid:commentId w16cid:paraId="53499B50" w16cid:durableId="258AB888"/>
  <w16cid:commentId w16cid:paraId="14083DDB" w16cid:durableId="258AC2B1"/>
  <w16cid:commentId w16cid:paraId="68730C1E" w16cid:durableId="258AC700"/>
  <w16cid:commentId w16cid:paraId="4A7C5EE8" w16cid:durableId="254794D0"/>
  <w16cid:commentId w16cid:paraId="345E6409" w16cid:durableId="24E31670"/>
  <w16cid:commentId w16cid:paraId="1BADF106" w16cid:durableId="2540F0C3"/>
  <w16cid:commentId w16cid:paraId="1C5026FD" w16cid:durableId="25475385"/>
  <w16cid:commentId w16cid:paraId="3E85E431" w16cid:durableId="255228C1"/>
  <w16cid:commentId w16cid:paraId="42A9E22B" w16cid:durableId="2566BE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290E9" w14:textId="77777777" w:rsidR="005666F1" w:rsidRDefault="005666F1" w:rsidP="00EB55B9">
      <w:pPr>
        <w:spacing w:after="0" w:line="240" w:lineRule="auto"/>
      </w:pPr>
      <w:r>
        <w:separator/>
      </w:r>
    </w:p>
  </w:endnote>
  <w:endnote w:type="continuationSeparator" w:id="0">
    <w:p w14:paraId="4B458885" w14:textId="77777777" w:rsidR="005666F1" w:rsidRDefault="005666F1"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6115F" w14:textId="77777777" w:rsidR="005666F1" w:rsidRDefault="005666F1" w:rsidP="00EB55B9">
      <w:pPr>
        <w:spacing w:after="0" w:line="240" w:lineRule="auto"/>
      </w:pPr>
      <w:r>
        <w:separator/>
      </w:r>
    </w:p>
  </w:footnote>
  <w:footnote w:type="continuationSeparator" w:id="0">
    <w:p w14:paraId="21753FB2" w14:textId="77777777" w:rsidR="005666F1" w:rsidRDefault="005666F1"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Johann Assmann">
    <w15:presenceInfo w15:providerId="AD" w15:userId="S::au634851@uni.au.dk::3d742933-92a9-482a-84fa-4d2b77008438"/>
  </w15:person>
  <w15:person w15:author="Logan Berner">
    <w15:presenceInfo w15:providerId="AD" w15:userId="S::logan.berner@nau.edu::f6fd0f1c-29fe-43bb-99fa-550384ef13aa"/>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902&lt;/item&gt;&lt;item&gt;998&lt;/item&gt;&lt;item&gt;1124&lt;/item&gt;&lt;item&gt;1126&lt;/item&gt;&lt;item&gt;1404&lt;/item&gt;&lt;item&gt;1560&lt;/item&gt;&lt;item&gt;1934&lt;/item&gt;&lt;item&gt;2741&lt;/item&gt;&lt;item&gt;3235&lt;/item&gt;&lt;item&gt;3251&lt;/item&gt;&lt;item&gt;3320&lt;/item&gt;&lt;item&gt;3341&lt;/item&gt;&lt;item&gt;3374&lt;/item&gt;&lt;item&gt;3408&lt;/item&gt;&lt;item&gt;3411&lt;/item&gt;&lt;item&gt;3587&lt;/item&gt;&lt;item&gt;3590&lt;/item&gt;&lt;item&gt;3608&lt;/item&gt;&lt;item&gt;3683&lt;/item&gt;&lt;item&gt;3699&lt;/item&gt;&lt;item&gt;3713&lt;/item&gt;&lt;item&gt;3715&lt;/item&gt;&lt;item&gt;3737&lt;/item&gt;&lt;item&gt;3755&lt;/item&gt;&lt;item&gt;3875&lt;/item&gt;&lt;item&gt;3959&lt;/item&gt;&lt;item&gt;4038&lt;/item&gt;&lt;item&gt;4115&lt;/item&gt;&lt;item&gt;4147&lt;/item&gt;&lt;item&gt;4261&lt;/item&gt;&lt;item&gt;4344&lt;/item&gt;&lt;item&gt;4460&lt;/item&gt;&lt;item&gt;4476&lt;/item&gt;&lt;item&gt;4485&lt;/item&gt;&lt;item&gt;4489&lt;/item&gt;&lt;item&gt;4495&lt;/item&gt;&lt;item&gt;4501&lt;/item&gt;&lt;item&gt;4506&lt;/item&gt;&lt;item&gt;4513&lt;/item&gt;&lt;item&gt;4603&lt;/item&gt;&lt;item&gt;4641&lt;/item&gt;&lt;item&gt;4642&lt;/item&gt;&lt;item&gt;4643&lt;/item&gt;&lt;item&gt;4644&lt;/item&gt;&lt;item&gt;4645&lt;/item&gt;&lt;item&gt;4646&lt;/item&gt;&lt;item&gt;4647&lt;/item&gt;&lt;item&gt;4683&lt;/item&gt;&lt;/record-ids&gt;&lt;/item&gt;&lt;/Libraries&gt;"/>
  </w:docVars>
  <w:rsids>
    <w:rsidRoot w:val="00B45079"/>
    <w:rsid w:val="00000EE0"/>
    <w:rsid w:val="00000F29"/>
    <w:rsid w:val="000113B1"/>
    <w:rsid w:val="0001570C"/>
    <w:rsid w:val="00017A95"/>
    <w:rsid w:val="00017FC4"/>
    <w:rsid w:val="000213B5"/>
    <w:rsid w:val="00021EA0"/>
    <w:rsid w:val="00026B19"/>
    <w:rsid w:val="00027CD4"/>
    <w:rsid w:val="00030698"/>
    <w:rsid w:val="00030ECE"/>
    <w:rsid w:val="0003542E"/>
    <w:rsid w:val="0003731F"/>
    <w:rsid w:val="00043FE1"/>
    <w:rsid w:val="00046811"/>
    <w:rsid w:val="00053779"/>
    <w:rsid w:val="00061F79"/>
    <w:rsid w:val="000632ED"/>
    <w:rsid w:val="00066377"/>
    <w:rsid w:val="00067A0C"/>
    <w:rsid w:val="000836F0"/>
    <w:rsid w:val="00084ABC"/>
    <w:rsid w:val="000853A5"/>
    <w:rsid w:val="00085BFC"/>
    <w:rsid w:val="00086314"/>
    <w:rsid w:val="00086E6F"/>
    <w:rsid w:val="00090A00"/>
    <w:rsid w:val="00092A9C"/>
    <w:rsid w:val="000A3118"/>
    <w:rsid w:val="000B1752"/>
    <w:rsid w:val="000B2AC7"/>
    <w:rsid w:val="000B4776"/>
    <w:rsid w:val="000B55F0"/>
    <w:rsid w:val="000B7FBE"/>
    <w:rsid w:val="000C275F"/>
    <w:rsid w:val="000C45BD"/>
    <w:rsid w:val="000D2C2B"/>
    <w:rsid w:val="000E3D0E"/>
    <w:rsid w:val="000E494E"/>
    <w:rsid w:val="00100C55"/>
    <w:rsid w:val="0010487C"/>
    <w:rsid w:val="0010542A"/>
    <w:rsid w:val="00106C4B"/>
    <w:rsid w:val="001103C0"/>
    <w:rsid w:val="00112D34"/>
    <w:rsid w:val="0011636F"/>
    <w:rsid w:val="001207D5"/>
    <w:rsid w:val="00132CED"/>
    <w:rsid w:val="00142AEA"/>
    <w:rsid w:val="00152A6E"/>
    <w:rsid w:val="00154C6C"/>
    <w:rsid w:val="001630D3"/>
    <w:rsid w:val="00165D80"/>
    <w:rsid w:val="00176605"/>
    <w:rsid w:val="001810F1"/>
    <w:rsid w:val="001813F3"/>
    <w:rsid w:val="001828AC"/>
    <w:rsid w:val="00187CFE"/>
    <w:rsid w:val="00187E5F"/>
    <w:rsid w:val="001939FE"/>
    <w:rsid w:val="001A1A95"/>
    <w:rsid w:val="001A340C"/>
    <w:rsid w:val="001A52CF"/>
    <w:rsid w:val="001A5ABB"/>
    <w:rsid w:val="001A6C2D"/>
    <w:rsid w:val="001B11B4"/>
    <w:rsid w:val="001B7BF7"/>
    <w:rsid w:val="001C6506"/>
    <w:rsid w:val="001C7F28"/>
    <w:rsid w:val="001D6A71"/>
    <w:rsid w:val="001E0248"/>
    <w:rsid w:val="001F7571"/>
    <w:rsid w:val="00206CCE"/>
    <w:rsid w:val="00211EE3"/>
    <w:rsid w:val="002125DD"/>
    <w:rsid w:val="0022005E"/>
    <w:rsid w:val="00220D01"/>
    <w:rsid w:val="00222227"/>
    <w:rsid w:val="00222917"/>
    <w:rsid w:val="00224AF0"/>
    <w:rsid w:val="002333D3"/>
    <w:rsid w:val="0023661A"/>
    <w:rsid w:val="00236CA0"/>
    <w:rsid w:val="0024136F"/>
    <w:rsid w:val="002419C3"/>
    <w:rsid w:val="00250EE3"/>
    <w:rsid w:val="00255A52"/>
    <w:rsid w:val="00260A15"/>
    <w:rsid w:val="0026479A"/>
    <w:rsid w:val="0027670E"/>
    <w:rsid w:val="00283C96"/>
    <w:rsid w:val="0028596A"/>
    <w:rsid w:val="0029290E"/>
    <w:rsid w:val="00295A46"/>
    <w:rsid w:val="002A52FE"/>
    <w:rsid w:val="002B23A4"/>
    <w:rsid w:val="002B50C5"/>
    <w:rsid w:val="002B7D02"/>
    <w:rsid w:val="002C102D"/>
    <w:rsid w:val="002C1AC5"/>
    <w:rsid w:val="002C207C"/>
    <w:rsid w:val="002C27C7"/>
    <w:rsid w:val="002C3EDF"/>
    <w:rsid w:val="002D1352"/>
    <w:rsid w:val="002D37A0"/>
    <w:rsid w:val="002F1CCE"/>
    <w:rsid w:val="002F69EB"/>
    <w:rsid w:val="002F6EE8"/>
    <w:rsid w:val="00302291"/>
    <w:rsid w:val="0031164E"/>
    <w:rsid w:val="00313C20"/>
    <w:rsid w:val="00316EED"/>
    <w:rsid w:val="00325450"/>
    <w:rsid w:val="0032733C"/>
    <w:rsid w:val="00327C86"/>
    <w:rsid w:val="00330786"/>
    <w:rsid w:val="00354DD8"/>
    <w:rsid w:val="00356130"/>
    <w:rsid w:val="00364053"/>
    <w:rsid w:val="00364FF9"/>
    <w:rsid w:val="00367507"/>
    <w:rsid w:val="00370A44"/>
    <w:rsid w:val="003801EF"/>
    <w:rsid w:val="00381CED"/>
    <w:rsid w:val="003827D4"/>
    <w:rsid w:val="003841A8"/>
    <w:rsid w:val="00385C4F"/>
    <w:rsid w:val="003861ED"/>
    <w:rsid w:val="0039029E"/>
    <w:rsid w:val="003934F7"/>
    <w:rsid w:val="00397810"/>
    <w:rsid w:val="003A0764"/>
    <w:rsid w:val="003A590F"/>
    <w:rsid w:val="003A6063"/>
    <w:rsid w:val="003A652A"/>
    <w:rsid w:val="003A7C5C"/>
    <w:rsid w:val="003B12C7"/>
    <w:rsid w:val="003B34A7"/>
    <w:rsid w:val="003B3F84"/>
    <w:rsid w:val="003C7159"/>
    <w:rsid w:val="003C73CA"/>
    <w:rsid w:val="003C7D0B"/>
    <w:rsid w:val="003D2455"/>
    <w:rsid w:val="003D7172"/>
    <w:rsid w:val="003E129D"/>
    <w:rsid w:val="003E2207"/>
    <w:rsid w:val="003E6880"/>
    <w:rsid w:val="003F69BD"/>
    <w:rsid w:val="004015C4"/>
    <w:rsid w:val="00410E1D"/>
    <w:rsid w:val="0042225A"/>
    <w:rsid w:val="00422AD6"/>
    <w:rsid w:val="004252F6"/>
    <w:rsid w:val="0045166C"/>
    <w:rsid w:val="00452483"/>
    <w:rsid w:val="00455CB4"/>
    <w:rsid w:val="00455E25"/>
    <w:rsid w:val="00461546"/>
    <w:rsid w:val="00461791"/>
    <w:rsid w:val="004673D8"/>
    <w:rsid w:val="00477254"/>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FA"/>
    <w:rsid w:val="004C6B84"/>
    <w:rsid w:val="004C73F6"/>
    <w:rsid w:val="004D127F"/>
    <w:rsid w:val="004D618D"/>
    <w:rsid w:val="004E3859"/>
    <w:rsid w:val="004F168E"/>
    <w:rsid w:val="004F2FB5"/>
    <w:rsid w:val="00505DD9"/>
    <w:rsid w:val="00512B9D"/>
    <w:rsid w:val="00517382"/>
    <w:rsid w:val="005204D5"/>
    <w:rsid w:val="00524784"/>
    <w:rsid w:val="00530265"/>
    <w:rsid w:val="0053457C"/>
    <w:rsid w:val="005355BF"/>
    <w:rsid w:val="0053565B"/>
    <w:rsid w:val="0054446A"/>
    <w:rsid w:val="005463A4"/>
    <w:rsid w:val="00557FC1"/>
    <w:rsid w:val="00565361"/>
    <w:rsid w:val="005666F1"/>
    <w:rsid w:val="00573E37"/>
    <w:rsid w:val="00577ADD"/>
    <w:rsid w:val="00581C05"/>
    <w:rsid w:val="005937E1"/>
    <w:rsid w:val="00595CA6"/>
    <w:rsid w:val="005A303F"/>
    <w:rsid w:val="005A3048"/>
    <w:rsid w:val="005A4808"/>
    <w:rsid w:val="005A4E98"/>
    <w:rsid w:val="005B13AD"/>
    <w:rsid w:val="005B2946"/>
    <w:rsid w:val="005B6315"/>
    <w:rsid w:val="005C2852"/>
    <w:rsid w:val="005D0F35"/>
    <w:rsid w:val="005D2FC7"/>
    <w:rsid w:val="005D5BE1"/>
    <w:rsid w:val="005E5395"/>
    <w:rsid w:val="005E7FE0"/>
    <w:rsid w:val="005F4D9D"/>
    <w:rsid w:val="0060245B"/>
    <w:rsid w:val="006065F5"/>
    <w:rsid w:val="006165C9"/>
    <w:rsid w:val="00616D58"/>
    <w:rsid w:val="006174E8"/>
    <w:rsid w:val="006264F9"/>
    <w:rsid w:val="00631F29"/>
    <w:rsid w:val="00634DE8"/>
    <w:rsid w:val="006370FB"/>
    <w:rsid w:val="00641264"/>
    <w:rsid w:val="006428EE"/>
    <w:rsid w:val="006434A0"/>
    <w:rsid w:val="0065746C"/>
    <w:rsid w:val="006628AB"/>
    <w:rsid w:val="00667805"/>
    <w:rsid w:val="00672194"/>
    <w:rsid w:val="00676192"/>
    <w:rsid w:val="00683754"/>
    <w:rsid w:val="00683CF4"/>
    <w:rsid w:val="006866D8"/>
    <w:rsid w:val="00691FD3"/>
    <w:rsid w:val="00692972"/>
    <w:rsid w:val="00695B27"/>
    <w:rsid w:val="006B3BD8"/>
    <w:rsid w:val="006B7C79"/>
    <w:rsid w:val="006C569F"/>
    <w:rsid w:val="006D0903"/>
    <w:rsid w:val="006D5E22"/>
    <w:rsid w:val="006D7A74"/>
    <w:rsid w:val="006E07A5"/>
    <w:rsid w:val="006E0CFF"/>
    <w:rsid w:val="006E6ACB"/>
    <w:rsid w:val="006F101C"/>
    <w:rsid w:val="006F1DE6"/>
    <w:rsid w:val="006F22C8"/>
    <w:rsid w:val="007039F5"/>
    <w:rsid w:val="00710AEA"/>
    <w:rsid w:val="00713812"/>
    <w:rsid w:val="0072036D"/>
    <w:rsid w:val="00723E3F"/>
    <w:rsid w:val="00724ED1"/>
    <w:rsid w:val="0072688D"/>
    <w:rsid w:val="00733108"/>
    <w:rsid w:val="00743CCA"/>
    <w:rsid w:val="00744D59"/>
    <w:rsid w:val="00752F4E"/>
    <w:rsid w:val="00753048"/>
    <w:rsid w:val="00760EB0"/>
    <w:rsid w:val="00772E20"/>
    <w:rsid w:val="0077545D"/>
    <w:rsid w:val="00777D31"/>
    <w:rsid w:val="00782A8D"/>
    <w:rsid w:val="007831B8"/>
    <w:rsid w:val="00792C3C"/>
    <w:rsid w:val="007A1C82"/>
    <w:rsid w:val="007A23DF"/>
    <w:rsid w:val="007A39B6"/>
    <w:rsid w:val="007A5A7D"/>
    <w:rsid w:val="007B03BD"/>
    <w:rsid w:val="007B3776"/>
    <w:rsid w:val="007B3C27"/>
    <w:rsid w:val="007B3C28"/>
    <w:rsid w:val="007B3D9C"/>
    <w:rsid w:val="007B7BDA"/>
    <w:rsid w:val="007C1180"/>
    <w:rsid w:val="007C191F"/>
    <w:rsid w:val="007C21F7"/>
    <w:rsid w:val="007C7417"/>
    <w:rsid w:val="007D0865"/>
    <w:rsid w:val="007D265E"/>
    <w:rsid w:val="007D4573"/>
    <w:rsid w:val="007D4FCD"/>
    <w:rsid w:val="007E1D6D"/>
    <w:rsid w:val="007E3FF1"/>
    <w:rsid w:val="007E4CCC"/>
    <w:rsid w:val="007E53F8"/>
    <w:rsid w:val="007F3F2E"/>
    <w:rsid w:val="007F4509"/>
    <w:rsid w:val="007F5904"/>
    <w:rsid w:val="0081165D"/>
    <w:rsid w:val="008136ED"/>
    <w:rsid w:val="00817E57"/>
    <w:rsid w:val="00823879"/>
    <w:rsid w:val="008251A3"/>
    <w:rsid w:val="00830D9B"/>
    <w:rsid w:val="00831471"/>
    <w:rsid w:val="008361F7"/>
    <w:rsid w:val="0084197A"/>
    <w:rsid w:val="008504BE"/>
    <w:rsid w:val="008507EA"/>
    <w:rsid w:val="008642A0"/>
    <w:rsid w:val="00870CD6"/>
    <w:rsid w:val="00873A38"/>
    <w:rsid w:val="008742A4"/>
    <w:rsid w:val="00882101"/>
    <w:rsid w:val="00884781"/>
    <w:rsid w:val="00885AA9"/>
    <w:rsid w:val="0088661F"/>
    <w:rsid w:val="00891554"/>
    <w:rsid w:val="00891EB6"/>
    <w:rsid w:val="008A44EA"/>
    <w:rsid w:val="008A516D"/>
    <w:rsid w:val="008A5ECC"/>
    <w:rsid w:val="008A7E5B"/>
    <w:rsid w:val="008B0935"/>
    <w:rsid w:val="008B108D"/>
    <w:rsid w:val="008B36FF"/>
    <w:rsid w:val="008B447D"/>
    <w:rsid w:val="008B6649"/>
    <w:rsid w:val="008B7582"/>
    <w:rsid w:val="008C0623"/>
    <w:rsid w:val="008C1B59"/>
    <w:rsid w:val="008C2C3E"/>
    <w:rsid w:val="008C6BC7"/>
    <w:rsid w:val="008D37EB"/>
    <w:rsid w:val="008E00FD"/>
    <w:rsid w:val="008E2E43"/>
    <w:rsid w:val="008E5B68"/>
    <w:rsid w:val="008F417E"/>
    <w:rsid w:val="008F54FE"/>
    <w:rsid w:val="00901B6E"/>
    <w:rsid w:val="009073E5"/>
    <w:rsid w:val="00913009"/>
    <w:rsid w:val="009148B0"/>
    <w:rsid w:val="00926960"/>
    <w:rsid w:val="009269E2"/>
    <w:rsid w:val="009300AA"/>
    <w:rsid w:val="00933678"/>
    <w:rsid w:val="009352DA"/>
    <w:rsid w:val="00941058"/>
    <w:rsid w:val="0094106D"/>
    <w:rsid w:val="00943AA8"/>
    <w:rsid w:val="0094680D"/>
    <w:rsid w:val="00946A12"/>
    <w:rsid w:val="00947DFB"/>
    <w:rsid w:val="009525C2"/>
    <w:rsid w:val="00952E21"/>
    <w:rsid w:val="009542CB"/>
    <w:rsid w:val="00957BEF"/>
    <w:rsid w:val="009602A2"/>
    <w:rsid w:val="00961EC4"/>
    <w:rsid w:val="009627D5"/>
    <w:rsid w:val="009705F9"/>
    <w:rsid w:val="00982076"/>
    <w:rsid w:val="00984A37"/>
    <w:rsid w:val="009861B2"/>
    <w:rsid w:val="009904A0"/>
    <w:rsid w:val="00993BF9"/>
    <w:rsid w:val="0099430B"/>
    <w:rsid w:val="00995E10"/>
    <w:rsid w:val="009A02B9"/>
    <w:rsid w:val="009A13A8"/>
    <w:rsid w:val="009B1F98"/>
    <w:rsid w:val="009B3CB1"/>
    <w:rsid w:val="009B4E3B"/>
    <w:rsid w:val="009C1EBF"/>
    <w:rsid w:val="009C3125"/>
    <w:rsid w:val="009C68F5"/>
    <w:rsid w:val="009D5EB4"/>
    <w:rsid w:val="009E095F"/>
    <w:rsid w:val="009E67BA"/>
    <w:rsid w:val="009F2CF6"/>
    <w:rsid w:val="009F6ED4"/>
    <w:rsid w:val="00A07B97"/>
    <w:rsid w:val="00A12244"/>
    <w:rsid w:val="00A21146"/>
    <w:rsid w:val="00A27697"/>
    <w:rsid w:val="00A40441"/>
    <w:rsid w:val="00A5191C"/>
    <w:rsid w:val="00A53BAA"/>
    <w:rsid w:val="00A5674D"/>
    <w:rsid w:val="00A655E2"/>
    <w:rsid w:val="00A65A7A"/>
    <w:rsid w:val="00A70F9A"/>
    <w:rsid w:val="00A741CD"/>
    <w:rsid w:val="00A8338D"/>
    <w:rsid w:val="00A9244D"/>
    <w:rsid w:val="00A92AB4"/>
    <w:rsid w:val="00A95307"/>
    <w:rsid w:val="00AA07D4"/>
    <w:rsid w:val="00AA2D22"/>
    <w:rsid w:val="00AA5E20"/>
    <w:rsid w:val="00AB15E1"/>
    <w:rsid w:val="00AC37E0"/>
    <w:rsid w:val="00AC5128"/>
    <w:rsid w:val="00AC568D"/>
    <w:rsid w:val="00AC61AC"/>
    <w:rsid w:val="00AD0531"/>
    <w:rsid w:val="00AE0CAB"/>
    <w:rsid w:val="00AE0D98"/>
    <w:rsid w:val="00AE41FA"/>
    <w:rsid w:val="00AF2E38"/>
    <w:rsid w:val="00B06565"/>
    <w:rsid w:val="00B15E21"/>
    <w:rsid w:val="00B16CB2"/>
    <w:rsid w:val="00B2614B"/>
    <w:rsid w:val="00B26A5B"/>
    <w:rsid w:val="00B30D29"/>
    <w:rsid w:val="00B314FD"/>
    <w:rsid w:val="00B33ACC"/>
    <w:rsid w:val="00B41BE5"/>
    <w:rsid w:val="00B42316"/>
    <w:rsid w:val="00B45079"/>
    <w:rsid w:val="00B542D1"/>
    <w:rsid w:val="00B611CE"/>
    <w:rsid w:val="00B62D7F"/>
    <w:rsid w:val="00B731F7"/>
    <w:rsid w:val="00B80C10"/>
    <w:rsid w:val="00B82B05"/>
    <w:rsid w:val="00B83938"/>
    <w:rsid w:val="00B8433F"/>
    <w:rsid w:val="00B93165"/>
    <w:rsid w:val="00B963CB"/>
    <w:rsid w:val="00BA31A6"/>
    <w:rsid w:val="00BA4386"/>
    <w:rsid w:val="00BB0AD5"/>
    <w:rsid w:val="00BB2B7A"/>
    <w:rsid w:val="00BB72FF"/>
    <w:rsid w:val="00BC11CC"/>
    <w:rsid w:val="00BC2EA0"/>
    <w:rsid w:val="00BC4C4C"/>
    <w:rsid w:val="00BC4DFA"/>
    <w:rsid w:val="00BC5A0B"/>
    <w:rsid w:val="00BD5B0B"/>
    <w:rsid w:val="00BE376D"/>
    <w:rsid w:val="00BE49FA"/>
    <w:rsid w:val="00BE5642"/>
    <w:rsid w:val="00BF5EB9"/>
    <w:rsid w:val="00BF6AB4"/>
    <w:rsid w:val="00BF70E1"/>
    <w:rsid w:val="00C04880"/>
    <w:rsid w:val="00C053DC"/>
    <w:rsid w:val="00C1090E"/>
    <w:rsid w:val="00C12C6B"/>
    <w:rsid w:val="00C12D7B"/>
    <w:rsid w:val="00C15945"/>
    <w:rsid w:val="00C16835"/>
    <w:rsid w:val="00C22D1B"/>
    <w:rsid w:val="00C262DE"/>
    <w:rsid w:val="00C33E07"/>
    <w:rsid w:val="00C35802"/>
    <w:rsid w:val="00C40299"/>
    <w:rsid w:val="00C409DA"/>
    <w:rsid w:val="00C40A6A"/>
    <w:rsid w:val="00C42061"/>
    <w:rsid w:val="00C42BC6"/>
    <w:rsid w:val="00C4691F"/>
    <w:rsid w:val="00C56196"/>
    <w:rsid w:val="00C579A1"/>
    <w:rsid w:val="00C57DA0"/>
    <w:rsid w:val="00C62C10"/>
    <w:rsid w:val="00C632CF"/>
    <w:rsid w:val="00C67C3C"/>
    <w:rsid w:val="00C70207"/>
    <w:rsid w:val="00C81F1B"/>
    <w:rsid w:val="00C843FD"/>
    <w:rsid w:val="00C935C1"/>
    <w:rsid w:val="00CA04F3"/>
    <w:rsid w:val="00CA07E6"/>
    <w:rsid w:val="00CA32D4"/>
    <w:rsid w:val="00CA786D"/>
    <w:rsid w:val="00CB511D"/>
    <w:rsid w:val="00CB5ED3"/>
    <w:rsid w:val="00CB6B96"/>
    <w:rsid w:val="00CB758B"/>
    <w:rsid w:val="00CB7990"/>
    <w:rsid w:val="00CD0704"/>
    <w:rsid w:val="00CD17FA"/>
    <w:rsid w:val="00CD5E51"/>
    <w:rsid w:val="00CD78B5"/>
    <w:rsid w:val="00CF3258"/>
    <w:rsid w:val="00D01583"/>
    <w:rsid w:val="00D016CB"/>
    <w:rsid w:val="00D04654"/>
    <w:rsid w:val="00D04F79"/>
    <w:rsid w:val="00D17E51"/>
    <w:rsid w:val="00D22669"/>
    <w:rsid w:val="00D2277A"/>
    <w:rsid w:val="00D377FC"/>
    <w:rsid w:val="00D408CA"/>
    <w:rsid w:val="00D43A8D"/>
    <w:rsid w:val="00D528E5"/>
    <w:rsid w:val="00D54F2C"/>
    <w:rsid w:val="00D61E4F"/>
    <w:rsid w:val="00D66B3D"/>
    <w:rsid w:val="00D7087C"/>
    <w:rsid w:val="00D710A0"/>
    <w:rsid w:val="00D727A7"/>
    <w:rsid w:val="00D72C7F"/>
    <w:rsid w:val="00D76CC8"/>
    <w:rsid w:val="00D8312E"/>
    <w:rsid w:val="00D8318D"/>
    <w:rsid w:val="00D87B29"/>
    <w:rsid w:val="00D90A80"/>
    <w:rsid w:val="00D926B6"/>
    <w:rsid w:val="00D97A86"/>
    <w:rsid w:val="00DB0039"/>
    <w:rsid w:val="00DC2DD0"/>
    <w:rsid w:val="00DC666B"/>
    <w:rsid w:val="00DC754E"/>
    <w:rsid w:val="00DD2813"/>
    <w:rsid w:val="00DD4372"/>
    <w:rsid w:val="00DD4795"/>
    <w:rsid w:val="00DD6183"/>
    <w:rsid w:val="00DD7FD2"/>
    <w:rsid w:val="00DE26DB"/>
    <w:rsid w:val="00DE7DE5"/>
    <w:rsid w:val="00E07A3D"/>
    <w:rsid w:val="00E11FF4"/>
    <w:rsid w:val="00E12136"/>
    <w:rsid w:val="00E16F62"/>
    <w:rsid w:val="00E22D17"/>
    <w:rsid w:val="00E34891"/>
    <w:rsid w:val="00E42BBB"/>
    <w:rsid w:val="00E46970"/>
    <w:rsid w:val="00E540ED"/>
    <w:rsid w:val="00E64191"/>
    <w:rsid w:val="00E64A9E"/>
    <w:rsid w:val="00E67A26"/>
    <w:rsid w:val="00E7044B"/>
    <w:rsid w:val="00E711A1"/>
    <w:rsid w:val="00E826E7"/>
    <w:rsid w:val="00E8337D"/>
    <w:rsid w:val="00E85484"/>
    <w:rsid w:val="00E85BA8"/>
    <w:rsid w:val="00E87545"/>
    <w:rsid w:val="00E87562"/>
    <w:rsid w:val="00E948B0"/>
    <w:rsid w:val="00E95193"/>
    <w:rsid w:val="00E963E9"/>
    <w:rsid w:val="00EA73F1"/>
    <w:rsid w:val="00EB55B9"/>
    <w:rsid w:val="00EB590F"/>
    <w:rsid w:val="00EB7B05"/>
    <w:rsid w:val="00EC1D88"/>
    <w:rsid w:val="00EC3CA4"/>
    <w:rsid w:val="00EC5E6F"/>
    <w:rsid w:val="00ED3191"/>
    <w:rsid w:val="00ED35A2"/>
    <w:rsid w:val="00ED3DD6"/>
    <w:rsid w:val="00ED51A0"/>
    <w:rsid w:val="00ED53A7"/>
    <w:rsid w:val="00EF290A"/>
    <w:rsid w:val="00EF2C33"/>
    <w:rsid w:val="00EF4D79"/>
    <w:rsid w:val="00F001BB"/>
    <w:rsid w:val="00F01828"/>
    <w:rsid w:val="00F01C8B"/>
    <w:rsid w:val="00F11683"/>
    <w:rsid w:val="00F16EBD"/>
    <w:rsid w:val="00F24CC5"/>
    <w:rsid w:val="00F3181F"/>
    <w:rsid w:val="00F32B3D"/>
    <w:rsid w:val="00F4186D"/>
    <w:rsid w:val="00F42544"/>
    <w:rsid w:val="00F46243"/>
    <w:rsid w:val="00F50314"/>
    <w:rsid w:val="00F50F39"/>
    <w:rsid w:val="00F51A39"/>
    <w:rsid w:val="00F549DA"/>
    <w:rsid w:val="00F67DFA"/>
    <w:rsid w:val="00F71E7E"/>
    <w:rsid w:val="00F739FD"/>
    <w:rsid w:val="00F73BBE"/>
    <w:rsid w:val="00F751FB"/>
    <w:rsid w:val="00F766A1"/>
    <w:rsid w:val="00F827DE"/>
    <w:rsid w:val="00F84824"/>
    <w:rsid w:val="00F85235"/>
    <w:rsid w:val="00F858A0"/>
    <w:rsid w:val="00F97AC9"/>
    <w:rsid w:val="00FA1159"/>
    <w:rsid w:val="00FB010E"/>
    <w:rsid w:val="00FB4A83"/>
    <w:rsid w:val="00FB5579"/>
    <w:rsid w:val="00FB5A6E"/>
    <w:rsid w:val="00FB6DC3"/>
    <w:rsid w:val="00FC58B6"/>
    <w:rsid w:val="00FC7108"/>
    <w:rsid w:val="00FD523E"/>
    <w:rsid w:val="00FD63E5"/>
    <w:rsid w:val="00FE007E"/>
    <w:rsid w:val="00FE4304"/>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arthengine.google.com/" TargetMode="External"/><Relationship Id="rId18" Type="http://schemas.openxmlformats.org/officeDocument/2006/relationships/image" Target="media/image5.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5067/NV34YUIXLP9W"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CRAN.R-project.org/package=landsat8"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spatial.github.io/rgee/" TargetMode="External"/><Relationship Id="rId22" Type="http://schemas.openxmlformats.org/officeDocument/2006/relationships/hyperlink" Target="https://CRAN.R-project.org/package=zyp"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0</TotalTime>
  <Pages>18</Pages>
  <Words>12880</Words>
  <Characters>73417</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Jakob Johann Assmann</cp:lastModifiedBy>
  <cp:revision>494</cp:revision>
  <dcterms:created xsi:type="dcterms:W3CDTF">2021-09-08T17:41:00Z</dcterms:created>
  <dcterms:modified xsi:type="dcterms:W3CDTF">2022-01-13T15:43:00Z</dcterms:modified>
</cp:coreProperties>
</file>